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harts/chart1.xml" ContentType="application/vnd.openxmlformats-officedocument.drawingml.chart+xml"/>
  <Override PartName="/word/charts/style1.xml" ContentType="application/vnd.ms-office.chartstyle+xml"/>
  <Override PartName="/word/charts/colors1.xml" ContentType="application/vnd.ms-office.chartcolorstyle+xml"/>
  <Override PartName="/word/charts/chart2.xml" ContentType="application/vnd.openxmlformats-officedocument.drawingml.chart+xml"/>
  <Override PartName="/word/charts/style2.xml" ContentType="application/vnd.ms-office.chartstyle+xml"/>
  <Override PartName="/word/charts/colors2.xml" ContentType="application/vnd.ms-office.chartcolorstyle+xml"/>
  <Override PartName="/word/charts/chart3.xml" ContentType="application/vnd.openxmlformats-officedocument.drawingml.chart+xml"/>
  <Override PartName="/word/charts/style3.xml" ContentType="application/vnd.ms-office.chartstyle+xml"/>
  <Override PartName="/word/charts/colors3.xml" ContentType="application/vnd.ms-office.chartcolorstyle+xml"/>
  <Override PartName="/word/charts/chart4.xml" ContentType="application/vnd.openxmlformats-officedocument.drawingml.chart+xml"/>
  <Override PartName="/word/charts/style4.xml" ContentType="application/vnd.ms-office.chartstyle+xml"/>
  <Override PartName="/word/charts/colors4.xml" ContentType="application/vnd.ms-office.chartcolorstyle+xml"/>
  <Override PartName="/word/charts/chart5.xml" ContentType="application/vnd.openxmlformats-officedocument.drawingml.chart+xml"/>
  <Override PartName="/word/charts/style5.xml" ContentType="application/vnd.ms-office.chartstyle+xml"/>
  <Override PartName="/word/charts/colors5.xml" ContentType="application/vnd.ms-office.chartcolorstyle+xml"/>
  <Override PartName="/word/charts/chart6.xml" ContentType="application/vnd.openxmlformats-officedocument.drawingml.chart+xml"/>
  <Override PartName="/word/charts/style6.xml" ContentType="application/vnd.ms-office.chartstyle+xml"/>
  <Override PartName="/word/charts/colors6.xml" ContentType="application/vnd.ms-office.chartcolorstyle+xml"/>
  <Override PartName="/word/charts/chart7.xml" ContentType="application/vnd.openxmlformats-officedocument.drawingml.chart+xml"/>
  <Override PartName="/word/charts/style7.xml" ContentType="application/vnd.ms-office.chartstyle+xml"/>
  <Override PartName="/word/charts/colors7.xml" ContentType="application/vnd.ms-office.chartcolorstyle+xml"/>
  <Override PartName="/word/charts/chart8.xml" ContentType="application/vnd.openxmlformats-officedocument.drawingml.chart+xml"/>
  <Override PartName="/word/charts/style8.xml" ContentType="application/vnd.ms-office.chartstyle+xml"/>
  <Override PartName="/word/charts/colors8.xml" ContentType="application/vnd.ms-office.chartcolorstyle+xml"/>
  <Override PartName="/word/charts/chart9.xml" ContentType="application/vnd.openxmlformats-officedocument.drawingml.chart+xml"/>
  <Override PartName="/word/charts/style9.xml" ContentType="application/vnd.ms-office.chartstyle+xml"/>
  <Override PartName="/word/charts/colors9.xml" ContentType="application/vnd.ms-office.chartcolorstyle+xml"/>
  <Override PartName="/word/charts/chart10.xml" ContentType="application/vnd.openxmlformats-officedocument.drawingml.chart+xml"/>
  <Override PartName="/word/charts/style10.xml" ContentType="application/vnd.ms-office.chartstyle+xml"/>
  <Override PartName="/word/charts/colors10.xml" ContentType="application/vnd.ms-office.chartcolorstyle+xml"/>
  <Override PartName="/word/charts/chart11.xml" ContentType="application/vnd.openxmlformats-officedocument.drawingml.chart+xml"/>
  <Override PartName="/word/charts/style11.xml" ContentType="application/vnd.ms-office.chartstyle+xml"/>
  <Override PartName="/word/charts/colors11.xml" ContentType="application/vnd.ms-office.chartcolorstyle+xml"/>
  <Override PartName="/word/charts/chart12.xml" ContentType="application/vnd.openxmlformats-officedocument.drawingml.chart+xml"/>
  <Override PartName="/word/charts/style12.xml" ContentType="application/vnd.ms-office.chartstyle+xml"/>
  <Override PartName="/word/charts/colors12.xml" ContentType="application/vnd.ms-office.chartcolorstyle+xml"/>
  <Override PartName="/word/charts/chart13.xml" ContentType="application/vnd.openxmlformats-officedocument.drawingml.chart+xml"/>
  <Override PartName="/word/charts/style13.xml" ContentType="application/vnd.ms-office.chartstyle+xml"/>
  <Override PartName="/word/charts/colors13.xml" ContentType="application/vnd.ms-office.chartcolorstyle+xml"/>
  <Override PartName="/word/charts/chart14.xml" ContentType="application/vnd.openxmlformats-officedocument.drawingml.chart+xml"/>
  <Override PartName="/word/charts/style14.xml" ContentType="application/vnd.ms-office.chartstyle+xml"/>
  <Override PartName="/word/charts/colors14.xml" ContentType="application/vnd.ms-office.chartcolorstyle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12980EB" w14:textId="7A8B5D45" w:rsidR="00484789" w:rsidRPr="007754FC" w:rsidRDefault="00484789">
      <w:pPr>
        <w:rPr>
          <w:rFonts w:ascii="Arial" w:hAnsi="Arial" w:cs="Arial"/>
        </w:rPr>
      </w:pPr>
      <w:r w:rsidRPr="007754FC">
        <w:rPr>
          <w:rFonts w:ascii="Arial" w:hAnsi="Arial" w:cs="Arial"/>
          <w:noProof/>
        </w:rPr>
        <w:drawing>
          <wp:inline distT="0" distB="0" distL="0" distR="0" wp14:anchorId="506CF6B4" wp14:editId="01E91795">
            <wp:extent cx="5400040" cy="933450"/>
            <wp:effectExtent l="0" t="0" r="0" b="0"/>
            <wp:docPr id="1" name="Imagem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9334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711FBE5" w14:textId="77777777" w:rsidR="00496173" w:rsidRPr="007754FC" w:rsidRDefault="00496173">
      <w:pPr>
        <w:rPr>
          <w:rFonts w:ascii="Arial" w:hAnsi="Arial" w:cs="Arial"/>
        </w:rPr>
      </w:pPr>
    </w:p>
    <w:p w14:paraId="1CD7DEF9" w14:textId="4DF1247F" w:rsidR="00496173" w:rsidRPr="007754FC" w:rsidRDefault="00496173">
      <w:pPr>
        <w:rPr>
          <w:rFonts w:ascii="Arial" w:hAnsi="Arial" w:cs="Arial"/>
        </w:rPr>
      </w:pPr>
      <w:r w:rsidRPr="007754FC">
        <w:rPr>
          <w:rFonts w:ascii="Arial" w:hAnsi="Arial" w:cs="Arial"/>
        </w:rPr>
        <w:t>Disciplina: Analise e Síntese de Algoritmos</w:t>
      </w:r>
    </w:p>
    <w:p w14:paraId="40C0E37B" w14:textId="0C942DEA" w:rsidR="00496173" w:rsidRPr="007754FC" w:rsidRDefault="00496173">
      <w:pPr>
        <w:rPr>
          <w:rFonts w:ascii="Arial" w:hAnsi="Arial" w:cs="Arial"/>
        </w:rPr>
      </w:pPr>
      <w:r w:rsidRPr="007754FC">
        <w:rPr>
          <w:rFonts w:ascii="Arial" w:hAnsi="Arial" w:cs="Arial"/>
        </w:rPr>
        <w:t>Professor: Dr. Luís Antônio Brasil Kowada</w:t>
      </w:r>
    </w:p>
    <w:p w14:paraId="3E768D17" w14:textId="6B6F8C39" w:rsidR="00496173" w:rsidRPr="007754FC" w:rsidRDefault="00496173">
      <w:pPr>
        <w:rPr>
          <w:rFonts w:ascii="Arial" w:hAnsi="Arial" w:cs="Arial"/>
        </w:rPr>
      </w:pPr>
      <w:r w:rsidRPr="007754FC">
        <w:rPr>
          <w:rFonts w:ascii="Arial" w:hAnsi="Arial" w:cs="Arial"/>
        </w:rPr>
        <w:t>Aluno: Flávio Miranda de Farias</w:t>
      </w:r>
    </w:p>
    <w:p w14:paraId="31636A48" w14:textId="77777777" w:rsidR="00496173" w:rsidRPr="007754FC" w:rsidRDefault="00496173">
      <w:pPr>
        <w:rPr>
          <w:rFonts w:ascii="Arial" w:hAnsi="Arial" w:cs="Arial"/>
        </w:rPr>
      </w:pPr>
    </w:p>
    <w:p w14:paraId="6B9D1E5B" w14:textId="752776BE" w:rsidR="00484789" w:rsidRPr="007754FC" w:rsidRDefault="002528C3" w:rsidP="002528C3">
      <w:pPr>
        <w:jc w:val="center"/>
        <w:rPr>
          <w:rFonts w:ascii="Arial" w:hAnsi="Arial" w:cs="Arial"/>
          <w:b/>
          <w:bCs/>
        </w:rPr>
      </w:pPr>
      <w:r w:rsidRPr="007754FC">
        <w:rPr>
          <w:rFonts w:ascii="Arial" w:hAnsi="Arial" w:cs="Arial"/>
          <w:b/>
          <w:bCs/>
        </w:rPr>
        <w:t>RELATÓRIO</w:t>
      </w:r>
    </w:p>
    <w:p w14:paraId="60C93772" w14:textId="22610AED" w:rsidR="002528C3" w:rsidRPr="007754FC" w:rsidRDefault="002528C3">
      <w:pPr>
        <w:rPr>
          <w:rFonts w:ascii="Arial" w:hAnsi="Arial" w:cs="Arial"/>
        </w:rPr>
      </w:pPr>
    </w:p>
    <w:p w14:paraId="1E2141FF" w14:textId="2C1A8BE9" w:rsidR="002528C3" w:rsidRPr="007754FC" w:rsidRDefault="002528C3" w:rsidP="002528C3">
      <w:pPr>
        <w:jc w:val="both"/>
        <w:rPr>
          <w:rFonts w:ascii="Arial" w:hAnsi="Arial" w:cs="Arial"/>
        </w:rPr>
      </w:pPr>
      <w:r w:rsidRPr="007754FC">
        <w:rPr>
          <w:rFonts w:ascii="Arial" w:hAnsi="Arial" w:cs="Arial"/>
        </w:rPr>
        <w:t xml:space="preserve">Comparativo dos métodos de multiplicação utilizando a técnica Karatsuba e Padrão. </w:t>
      </w:r>
    </w:p>
    <w:p w14:paraId="7CED9426" w14:textId="2DEEA556" w:rsidR="002528C3" w:rsidRPr="007754FC" w:rsidRDefault="002528C3" w:rsidP="002528C3">
      <w:pPr>
        <w:jc w:val="both"/>
        <w:rPr>
          <w:rFonts w:ascii="Arial" w:hAnsi="Arial" w:cs="Arial"/>
        </w:rPr>
      </w:pPr>
      <w:r w:rsidRPr="007754FC">
        <w:rPr>
          <w:rFonts w:ascii="Arial" w:hAnsi="Arial" w:cs="Arial"/>
        </w:rPr>
        <w:t>A multiplicação de Karatsuba</w:t>
      </w:r>
      <w:r w:rsidR="00496173" w:rsidRPr="007754FC">
        <w:rPr>
          <w:rFonts w:ascii="Arial" w:hAnsi="Arial" w:cs="Arial"/>
        </w:rPr>
        <w:t xml:space="preserve"> </w:t>
      </w:r>
      <w:r w:rsidR="00496173" w:rsidRPr="007754FC">
        <w:rPr>
          <w:rFonts w:ascii="Arial" w:hAnsi="Arial" w:cs="Arial"/>
        </w:rPr>
        <w:fldChar w:fldCharType="begin" w:fldLock="1"/>
      </w:r>
      <w:r w:rsidR="00C418DB" w:rsidRPr="007754FC">
        <w:rPr>
          <w:rFonts w:ascii="Arial" w:hAnsi="Arial" w:cs="Arial"/>
        </w:rPr>
        <w:instrText>ADDIN CSL_CITATION {"citationItems":[{"id":"ITEM-1","itemData":{"author":[{"dropping-particle":"","family":"Karatsuba","given":"Anatolii Alexeevich","non-dropping-particle":"","parse-names":false,"suffix":""}],"container-title":"Proceedings of the Steklov Institute of Mathematics-Interperiodica Translation","id":"ITEM-1","issued":{"date-parts":[["1995"]]},"page":"169-183","publisher":"Providence, RI: American Mathematical Society","title":"The complexity of computations","type":"article-journal","volume":"211"},"uris":["http://www.mendeley.com/documents/?uuid=f22cd36d-d9f4-42c7-9047-63a220703b56"]}],"mendeley":{"formattedCitation":"(Karatsuba, 1995)","plainTextFormattedCitation":"(Karatsuba, 1995)","previouslyFormattedCitation":"(Karatsuba, 1995)"},"properties":{"noteIndex":0},"schema":"https://github.com/citation-style-language/schema/raw/master/csl-citation.json"}</w:instrText>
      </w:r>
      <w:r w:rsidR="00496173" w:rsidRPr="007754FC">
        <w:rPr>
          <w:rFonts w:ascii="Arial" w:hAnsi="Arial" w:cs="Arial"/>
        </w:rPr>
        <w:fldChar w:fldCharType="separate"/>
      </w:r>
      <w:r w:rsidR="00496173" w:rsidRPr="007754FC">
        <w:rPr>
          <w:rFonts w:ascii="Arial" w:hAnsi="Arial" w:cs="Arial"/>
          <w:noProof/>
        </w:rPr>
        <w:t>(Karatsuba, 1995)</w:t>
      </w:r>
      <w:r w:rsidR="00496173" w:rsidRPr="007754FC">
        <w:rPr>
          <w:rFonts w:ascii="Arial" w:hAnsi="Arial" w:cs="Arial"/>
        </w:rPr>
        <w:fldChar w:fldCharType="end"/>
      </w:r>
      <w:r w:rsidRPr="007754FC">
        <w:rPr>
          <w:rFonts w:ascii="Arial" w:hAnsi="Arial" w:cs="Arial"/>
        </w:rPr>
        <w:t xml:space="preserve"> é uma técnica recursiva para multiplicar vetores de números inteiros, muito diferente da técnica tradicional da escola primária. A multiplicação de Karatsuba é frequentemente ensinada nas aulas de ciência da computação e analisada teoricamente. Para números muito grandes, pelo menos teoricamente, entrega o melhor resultado no geral.</w:t>
      </w:r>
    </w:p>
    <w:p w14:paraId="6142B4F9" w14:textId="0AAE9599" w:rsidR="002528C3" w:rsidRPr="007754FC" w:rsidRDefault="002528C3" w:rsidP="002528C3">
      <w:pPr>
        <w:jc w:val="both"/>
        <w:rPr>
          <w:rFonts w:ascii="Arial" w:hAnsi="Arial" w:cs="Arial"/>
        </w:rPr>
      </w:pPr>
      <w:r w:rsidRPr="007754FC">
        <w:rPr>
          <w:rFonts w:ascii="Arial" w:hAnsi="Arial" w:cs="Arial"/>
        </w:rPr>
        <w:t xml:space="preserve">No entanto, para ter como método avaliativo, é preciso fazer algumas comparações empíricas. Para isto, foi escrito uma implementação usando </w:t>
      </w:r>
      <w:r w:rsidR="00496173" w:rsidRPr="007754FC">
        <w:rPr>
          <w:rFonts w:ascii="Arial" w:hAnsi="Arial" w:cs="Arial"/>
        </w:rPr>
        <w:t xml:space="preserve">código em </w:t>
      </w:r>
      <w:r w:rsidRPr="007754FC">
        <w:rPr>
          <w:rFonts w:ascii="Arial" w:hAnsi="Arial" w:cs="Arial"/>
        </w:rPr>
        <w:t>C++ e comparando a uma técnica apelidada de “Multiplicação Padrão”, no qual se assemelha em parte a técnica de Karatsuba, porem, dividindo as tarefas em mais partes.</w:t>
      </w:r>
    </w:p>
    <w:p w14:paraId="463F9774" w14:textId="333630A8" w:rsidR="002528C3" w:rsidRPr="007754FC" w:rsidRDefault="002528C3" w:rsidP="002528C3">
      <w:pPr>
        <w:jc w:val="both"/>
        <w:rPr>
          <w:rFonts w:ascii="Arial" w:hAnsi="Arial" w:cs="Arial"/>
        </w:rPr>
      </w:pPr>
      <w:r w:rsidRPr="007754FC">
        <w:rPr>
          <w:rFonts w:ascii="Arial" w:hAnsi="Arial" w:cs="Arial"/>
        </w:rPr>
        <w:t xml:space="preserve">Posteriormente será detalhado em mais detalhes o teste comparativo. </w:t>
      </w:r>
    </w:p>
    <w:p w14:paraId="40F55C59" w14:textId="5E76DDA3" w:rsidR="002528C3" w:rsidRPr="007754FC" w:rsidRDefault="002528C3" w:rsidP="002528C3">
      <w:pPr>
        <w:jc w:val="both"/>
        <w:rPr>
          <w:rFonts w:ascii="Arial" w:hAnsi="Arial" w:cs="Arial"/>
          <w:b/>
          <w:bCs/>
        </w:rPr>
      </w:pPr>
      <w:r w:rsidRPr="007754FC">
        <w:rPr>
          <w:rFonts w:ascii="Arial" w:hAnsi="Arial" w:cs="Arial"/>
          <w:b/>
          <w:bCs/>
        </w:rPr>
        <w:t>MOTIVAÇÃO</w:t>
      </w:r>
    </w:p>
    <w:p w14:paraId="11219A19" w14:textId="29B569C4" w:rsidR="002528C3" w:rsidRPr="007754FC" w:rsidRDefault="002528C3" w:rsidP="002528C3">
      <w:pPr>
        <w:jc w:val="both"/>
        <w:rPr>
          <w:rFonts w:ascii="Arial" w:hAnsi="Arial" w:cs="Arial"/>
        </w:rPr>
      </w:pPr>
      <w:r w:rsidRPr="007754FC">
        <w:rPr>
          <w:rFonts w:ascii="Arial" w:hAnsi="Arial" w:cs="Arial"/>
        </w:rPr>
        <w:t xml:space="preserve">Esta pesquisa foi estimulada em sala de aula na disciplina </w:t>
      </w:r>
      <w:r w:rsidR="00F47E7B" w:rsidRPr="007754FC">
        <w:rPr>
          <w:rFonts w:ascii="Arial" w:hAnsi="Arial" w:cs="Arial"/>
        </w:rPr>
        <w:t xml:space="preserve">de Analise e Síntese de Algoritmos da Pós-graduação em Computação da </w:t>
      </w:r>
      <w:r w:rsidRPr="007754FC">
        <w:rPr>
          <w:rFonts w:ascii="Arial" w:hAnsi="Arial" w:cs="Arial"/>
        </w:rPr>
        <w:t xml:space="preserve">UFF </w:t>
      </w:r>
      <w:r w:rsidR="00F47E7B" w:rsidRPr="007754FC">
        <w:rPr>
          <w:rFonts w:ascii="Arial" w:hAnsi="Arial" w:cs="Arial"/>
        </w:rPr>
        <w:t xml:space="preserve">em </w:t>
      </w:r>
      <w:r w:rsidRPr="007754FC">
        <w:rPr>
          <w:rFonts w:ascii="Arial" w:hAnsi="Arial" w:cs="Arial"/>
        </w:rPr>
        <w:t>2019-2</w:t>
      </w:r>
      <w:r w:rsidR="00F47E7B" w:rsidRPr="007754FC">
        <w:rPr>
          <w:rFonts w:ascii="Arial" w:hAnsi="Arial" w:cs="Arial"/>
        </w:rPr>
        <w:t xml:space="preserve"> pelo professor Dr. Luís</w:t>
      </w:r>
      <w:r w:rsidRPr="007754FC">
        <w:rPr>
          <w:rFonts w:ascii="Arial" w:hAnsi="Arial" w:cs="Arial"/>
        </w:rPr>
        <w:t xml:space="preserve"> </w:t>
      </w:r>
      <w:r w:rsidR="00F47E7B" w:rsidRPr="007754FC">
        <w:rPr>
          <w:rFonts w:ascii="Arial" w:hAnsi="Arial" w:cs="Arial"/>
        </w:rPr>
        <w:t>Antônio</w:t>
      </w:r>
      <w:r w:rsidRPr="007754FC">
        <w:rPr>
          <w:rFonts w:ascii="Arial" w:hAnsi="Arial" w:cs="Arial"/>
        </w:rPr>
        <w:t xml:space="preserve"> Brasil Kowada</w:t>
      </w:r>
      <w:r w:rsidR="00F47E7B" w:rsidRPr="007754FC">
        <w:rPr>
          <w:rFonts w:ascii="Arial" w:hAnsi="Arial" w:cs="Arial"/>
        </w:rPr>
        <w:t>. Que instigou aos alunos praticarem uma análise</w:t>
      </w:r>
      <w:r w:rsidRPr="007754FC">
        <w:rPr>
          <w:rFonts w:ascii="Arial" w:hAnsi="Arial" w:cs="Arial"/>
        </w:rPr>
        <w:t xml:space="preserve"> de </w:t>
      </w:r>
      <w:r w:rsidR="00F47E7B" w:rsidRPr="007754FC">
        <w:rPr>
          <w:rFonts w:ascii="Arial" w:hAnsi="Arial" w:cs="Arial"/>
        </w:rPr>
        <w:t>métodos</w:t>
      </w:r>
      <w:r w:rsidRPr="007754FC">
        <w:rPr>
          <w:rFonts w:ascii="Arial" w:hAnsi="Arial" w:cs="Arial"/>
        </w:rPr>
        <w:t xml:space="preserve"> de </w:t>
      </w:r>
      <w:r w:rsidR="00F47E7B" w:rsidRPr="007754FC">
        <w:rPr>
          <w:rFonts w:ascii="Arial" w:hAnsi="Arial" w:cs="Arial"/>
        </w:rPr>
        <w:t>multiplicação</w:t>
      </w:r>
      <w:r w:rsidRPr="007754FC">
        <w:rPr>
          <w:rFonts w:ascii="Arial" w:hAnsi="Arial" w:cs="Arial"/>
        </w:rPr>
        <w:t xml:space="preserve"> de </w:t>
      </w:r>
      <w:r w:rsidR="00F47E7B" w:rsidRPr="007754FC">
        <w:rPr>
          <w:rFonts w:ascii="Arial" w:hAnsi="Arial" w:cs="Arial"/>
        </w:rPr>
        <w:t>S</w:t>
      </w:r>
      <w:r w:rsidRPr="007754FC">
        <w:rPr>
          <w:rFonts w:ascii="Arial" w:hAnsi="Arial" w:cs="Arial"/>
        </w:rPr>
        <w:t xml:space="preserve">trings </w:t>
      </w:r>
      <w:r w:rsidR="00F47E7B" w:rsidRPr="007754FC">
        <w:rPr>
          <w:rFonts w:ascii="Arial" w:hAnsi="Arial" w:cs="Arial"/>
        </w:rPr>
        <w:t xml:space="preserve">numéricas, tendo como base comparativa o </w:t>
      </w:r>
      <w:r w:rsidR="00496173" w:rsidRPr="007754FC">
        <w:rPr>
          <w:rFonts w:ascii="Arial" w:hAnsi="Arial" w:cs="Arial"/>
        </w:rPr>
        <w:t>algoritmo de Karatsuba, como concorrente, foi sugerido outro algoritmo recursivo.  A seguir a atividade proposta na integra.</w:t>
      </w:r>
    </w:p>
    <w:p w14:paraId="0A6EA762" w14:textId="3D4EE978" w:rsidR="005D0CC5" w:rsidRPr="007754FC" w:rsidRDefault="005D0CC5" w:rsidP="005D0CC5">
      <w:pPr>
        <w:ind w:left="708"/>
        <w:jc w:val="both"/>
        <w:rPr>
          <w:rFonts w:ascii="Arial" w:hAnsi="Arial" w:cs="Arial"/>
          <w:sz w:val="16"/>
          <w:szCs w:val="16"/>
        </w:rPr>
      </w:pPr>
      <w:r w:rsidRPr="007754FC">
        <w:rPr>
          <w:rFonts w:ascii="Arial" w:hAnsi="Arial" w:cs="Arial"/>
          <w:sz w:val="16"/>
          <w:szCs w:val="16"/>
        </w:rPr>
        <w:t>“Tarefa 1</w:t>
      </w:r>
    </w:p>
    <w:p w14:paraId="406B2A2A" w14:textId="5D3C5723" w:rsidR="005D0CC5" w:rsidRPr="007754FC" w:rsidRDefault="005D0CC5" w:rsidP="005D0CC5">
      <w:pPr>
        <w:ind w:left="708"/>
        <w:jc w:val="both"/>
        <w:rPr>
          <w:rFonts w:ascii="Arial" w:hAnsi="Arial" w:cs="Arial"/>
          <w:sz w:val="16"/>
          <w:szCs w:val="16"/>
        </w:rPr>
      </w:pPr>
      <w:r w:rsidRPr="007754FC">
        <w:rPr>
          <w:rFonts w:ascii="Arial" w:hAnsi="Arial" w:cs="Arial"/>
          <w:sz w:val="16"/>
          <w:szCs w:val="16"/>
        </w:rPr>
        <w:t>Multiplicação de dois números em uma base b qualquer com uma quantidade arbitrária de dígitos.</w:t>
      </w:r>
    </w:p>
    <w:p w14:paraId="6A3D5B8F" w14:textId="77777777" w:rsidR="005D0CC5" w:rsidRPr="007754FC" w:rsidRDefault="005D0CC5" w:rsidP="005D0CC5">
      <w:pPr>
        <w:pStyle w:val="PargrafodaLista"/>
        <w:numPr>
          <w:ilvl w:val="0"/>
          <w:numId w:val="1"/>
        </w:numPr>
        <w:jc w:val="both"/>
        <w:rPr>
          <w:rFonts w:ascii="Arial" w:hAnsi="Arial" w:cs="Arial"/>
          <w:sz w:val="16"/>
          <w:szCs w:val="16"/>
        </w:rPr>
      </w:pPr>
      <w:r w:rsidRPr="007754FC">
        <w:rPr>
          <w:rFonts w:ascii="Arial" w:hAnsi="Arial" w:cs="Arial"/>
          <w:sz w:val="16"/>
          <w:szCs w:val="16"/>
        </w:rPr>
        <w:t>Multiplicação padrão</w:t>
      </w:r>
    </w:p>
    <w:p w14:paraId="4EEE66AC" w14:textId="77777777" w:rsidR="005D0CC5" w:rsidRPr="007754FC" w:rsidRDefault="005D0CC5" w:rsidP="005D0CC5">
      <w:pPr>
        <w:pStyle w:val="PargrafodaLista"/>
        <w:numPr>
          <w:ilvl w:val="0"/>
          <w:numId w:val="1"/>
        </w:numPr>
        <w:jc w:val="both"/>
        <w:rPr>
          <w:rFonts w:ascii="Arial" w:hAnsi="Arial" w:cs="Arial"/>
          <w:sz w:val="16"/>
          <w:szCs w:val="16"/>
        </w:rPr>
      </w:pPr>
      <w:r w:rsidRPr="007754FC">
        <w:rPr>
          <w:rFonts w:ascii="Arial" w:hAnsi="Arial" w:cs="Arial"/>
          <w:sz w:val="16"/>
          <w:szCs w:val="16"/>
        </w:rPr>
        <w:t>Multiplicação Karatsuba</w:t>
      </w:r>
    </w:p>
    <w:p w14:paraId="4A0F844C" w14:textId="68D9346A" w:rsidR="005D0CC5" w:rsidRPr="007754FC" w:rsidRDefault="005D0CC5" w:rsidP="005D0CC5">
      <w:pPr>
        <w:ind w:left="708"/>
        <w:jc w:val="both"/>
        <w:rPr>
          <w:rFonts w:ascii="Arial" w:hAnsi="Arial" w:cs="Arial"/>
          <w:sz w:val="16"/>
          <w:szCs w:val="16"/>
        </w:rPr>
      </w:pPr>
      <w:r w:rsidRPr="007754FC">
        <w:rPr>
          <w:rFonts w:ascii="Arial" w:hAnsi="Arial" w:cs="Arial"/>
          <w:sz w:val="16"/>
          <w:szCs w:val="16"/>
        </w:rPr>
        <w:t>A implementação deve ser recursiva (para ambas multiplicações).</w:t>
      </w:r>
    </w:p>
    <w:p w14:paraId="2146C9D7" w14:textId="6FBCC79B" w:rsidR="005D0CC5" w:rsidRPr="007754FC" w:rsidRDefault="005D0CC5" w:rsidP="005D0CC5">
      <w:pPr>
        <w:ind w:left="708"/>
        <w:jc w:val="both"/>
        <w:rPr>
          <w:rFonts w:ascii="Arial" w:hAnsi="Arial" w:cs="Arial"/>
          <w:sz w:val="16"/>
          <w:szCs w:val="16"/>
        </w:rPr>
      </w:pPr>
      <w:r w:rsidRPr="007754FC">
        <w:rPr>
          <w:rFonts w:ascii="Arial" w:hAnsi="Arial" w:cs="Arial"/>
          <w:sz w:val="16"/>
          <w:szCs w:val="16"/>
        </w:rPr>
        <w:t>O programa, contendo ambas funções, pode ser feito em Python, C, C++, Java, Pascal ou Fortran.</w:t>
      </w:r>
    </w:p>
    <w:p w14:paraId="03BEC2B9" w14:textId="790D03DF" w:rsidR="005D0CC5" w:rsidRPr="007754FC" w:rsidRDefault="005D0CC5" w:rsidP="005D0CC5">
      <w:pPr>
        <w:ind w:left="708"/>
        <w:jc w:val="both"/>
        <w:rPr>
          <w:rFonts w:ascii="Arial" w:hAnsi="Arial" w:cs="Arial"/>
          <w:sz w:val="16"/>
          <w:szCs w:val="16"/>
        </w:rPr>
      </w:pPr>
      <w:r w:rsidRPr="007754FC">
        <w:rPr>
          <w:rFonts w:ascii="Arial" w:hAnsi="Arial" w:cs="Arial"/>
          <w:sz w:val="16"/>
          <w:szCs w:val="16"/>
        </w:rPr>
        <w:t>Acompanhando o programa (fonte e executável), deve haver um relatório, descrevendo o programa e fazendo uma simulação para diversos tamanhos de entrada diferente numa escala linear (p. ex. com crescimento de 10 em 10 dígitos) e numa escala exponencial (p. ex. com quantidade de dígitos variando de 1, 2, 4, 8, 16, 32, ...). A comparação deve ser feita quanto à quantidade de operações multiplicações elementares e quanto ao tempo de execução (em segundos).</w:t>
      </w:r>
    </w:p>
    <w:p w14:paraId="2FA75741" w14:textId="350CA35E" w:rsidR="00496173" w:rsidRPr="007754FC" w:rsidRDefault="005D0CC5" w:rsidP="005D0CC5">
      <w:pPr>
        <w:ind w:left="708"/>
        <w:jc w:val="both"/>
        <w:rPr>
          <w:rFonts w:ascii="Arial" w:hAnsi="Arial" w:cs="Arial"/>
          <w:sz w:val="16"/>
          <w:szCs w:val="16"/>
        </w:rPr>
      </w:pPr>
      <w:r w:rsidRPr="007754FC">
        <w:rPr>
          <w:rFonts w:ascii="Arial" w:hAnsi="Arial" w:cs="Arial"/>
          <w:sz w:val="16"/>
          <w:szCs w:val="16"/>
        </w:rPr>
        <w:t>A entrega deve ser feita através de um arquivo compactado (.zip) incluindo o programa e o relatório.”</w:t>
      </w:r>
    </w:p>
    <w:p w14:paraId="7FECD8E5" w14:textId="4F66281E" w:rsidR="002528C3" w:rsidRPr="007754FC" w:rsidRDefault="002528C3" w:rsidP="002528C3">
      <w:pPr>
        <w:jc w:val="both"/>
        <w:rPr>
          <w:rFonts w:ascii="Arial" w:hAnsi="Arial" w:cs="Arial"/>
          <w:b/>
          <w:bCs/>
        </w:rPr>
      </w:pPr>
      <w:r w:rsidRPr="007754FC">
        <w:rPr>
          <w:rFonts w:ascii="Arial" w:hAnsi="Arial" w:cs="Arial"/>
          <w:b/>
          <w:bCs/>
        </w:rPr>
        <w:lastRenderedPageBreak/>
        <w:t>IMPLEMENTAÇÃO</w:t>
      </w:r>
    </w:p>
    <w:p w14:paraId="077F2285" w14:textId="31355C0F" w:rsidR="005D0CC5" w:rsidRPr="007754FC" w:rsidRDefault="005D0CC5" w:rsidP="002528C3">
      <w:pPr>
        <w:jc w:val="both"/>
        <w:rPr>
          <w:rFonts w:ascii="Arial" w:hAnsi="Arial" w:cs="Arial"/>
        </w:rPr>
      </w:pPr>
      <w:r w:rsidRPr="007754FC">
        <w:rPr>
          <w:rFonts w:ascii="Arial" w:hAnsi="Arial" w:cs="Arial"/>
        </w:rPr>
        <w:t xml:space="preserve">Para implementação foi decidido usar a linguagem C++, em ambos os métodos (Karatsuba e Padrão), é solicitado na assinatura da função duas entradas de Strings </w:t>
      </w:r>
      <w:r w:rsidR="00D96020" w:rsidRPr="007754FC">
        <w:rPr>
          <w:rFonts w:ascii="Arial" w:hAnsi="Arial" w:cs="Arial"/>
        </w:rPr>
        <w:t xml:space="preserve">(s) </w:t>
      </w:r>
      <w:r w:rsidRPr="007754FC">
        <w:rPr>
          <w:rFonts w:ascii="Arial" w:hAnsi="Arial" w:cs="Arial"/>
        </w:rPr>
        <w:t>com valores inteiros</w:t>
      </w:r>
      <w:r w:rsidR="00D96020" w:rsidRPr="007754FC">
        <w:rPr>
          <w:rFonts w:ascii="Arial" w:hAnsi="Arial" w:cs="Arial"/>
        </w:rPr>
        <w:t xml:space="preserve"> de tamanho n, sendo n&gt;=0 e s1 e s2 podem ser de tamanhos diferentes</w:t>
      </w:r>
      <w:r w:rsidR="00B51859" w:rsidRPr="007754FC">
        <w:rPr>
          <w:rFonts w:ascii="Arial" w:hAnsi="Arial" w:cs="Arial"/>
        </w:rPr>
        <w:t xml:space="preserve"> como pode ser visto na imagem a seguir</w:t>
      </w:r>
      <w:r w:rsidRPr="007754FC">
        <w:rPr>
          <w:rFonts w:ascii="Arial" w:hAnsi="Arial" w:cs="Arial"/>
        </w:rPr>
        <w:t xml:space="preserve">, mais um inteiro representando a base </w:t>
      </w:r>
      <w:r w:rsidR="004356F8" w:rsidRPr="007754FC">
        <w:rPr>
          <w:rFonts w:ascii="Arial" w:hAnsi="Arial" w:cs="Arial"/>
        </w:rPr>
        <w:t>de tamanho t&gt;</w:t>
      </w:r>
      <w:r w:rsidR="00D96020" w:rsidRPr="007754FC">
        <w:rPr>
          <w:rFonts w:ascii="Arial" w:hAnsi="Arial" w:cs="Arial"/>
        </w:rPr>
        <w:t>0.</w:t>
      </w:r>
      <w:r w:rsidRPr="007754FC">
        <w:rPr>
          <w:rFonts w:ascii="Arial" w:hAnsi="Arial" w:cs="Arial"/>
        </w:rPr>
        <w:t xml:space="preserve"> </w:t>
      </w:r>
      <w:r w:rsidR="00D96020" w:rsidRPr="007754FC">
        <w:rPr>
          <w:rFonts w:ascii="Arial" w:hAnsi="Arial" w:cs="Arial"/>
        </w:rPr>
        <w:t>C</w:t>
      </w:r>
      <w:r w:rsidRPr="007754FC">
        <w:rPr>
          <w:rFonts w:ascii="Arial" w:hAnsi="Arial" w:cs="Arial"/>
        </w:rPr>
        <w:t xml:space="preserve">omo saída, retorna uma String </w:t>
      </w:r>
      <w:r w:rsidR="00D96020" w:rsidRPr="007754FC">
        <w:rPr>
          <w:rFonts w:ascii="Arial" w:hAnsi="Arial" w:cs="Arial"/>
        </w:rPr>
        <w:t xml:space="preserve">s3 </w:t>
      </w:r>
      <w:r w:rsidRPr="007754FC">
        <w:rPr>
          <w:rFonts w:ascii="Arial" w:hAnsi="Arial" w:cs="Arial"/>
        </w:rPr>
        <w:t>também de inteiros representando o produto da multiplicação</w:t>
      </w:r>
      <w:r w:rsidR="00D96020" w:rsidRPr="007754FC">
        <w:rPr>
          <w:rFonts w:ascii="Arial" w:hAnsi="Arial" w:cs="Arial"/>
        </w:rPr>
        <w:t xml:space="preserve"> s3=s1*s2</w:t>
      </w:r>
      <w:r w:rsidRPr="007754FC">
        <w:rPr>
          <w:rFonts w:ascii="Arial" w:hAnsi="Arial" w:cs="Arial"/>
        </w:rPr>
        <w:t xml:space="preserve">. </w:t>
      </w:r>
    </w:p>
    <w:p w14:paraId="67198762" w14:textId="5D470480" w:rsidR="00B51859" w:rsidRPr="007754FC" w:rsidRDefault="00B51859" w:rsidP="002528C3">
      <w:pPr>
        <w:jc w:val="both"/>
        <w:rPr>
          <w:rFonts w:ascii="Arial" w:hAnsi="Arial" w:cs="Arial"/>
        </w:rPr>
      </w:pPr>
      <w:r w:rsidRPr="007754FC">
        <w:rPr>
          <w:noProof/>
        </w:rPr>
        <w:drawing>
          <wp:inline distT="0" distB="0" distL="0" distR="0" wp14:anchorId="08A27473" wp14:editId="6F1BB056">
            <wp:extent cx="5400040" cy="4119880"/>
            <wp:effectExtent l="0" t="0" r="0" b="0"/>
            <wp:docPr id="12" name="Imagem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00040" cy="41198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D1DE3F6" w14:textId="35F989BA" w:rsidR="002528C3" w:rsidRPr="007754FC" w:rsidRDefault="005D0CC5" w:rsidP="002528C3">
      <w:pPr>
        <w:jc w:val="both"/>
        <w:rPr>
          <w:rFonts w:ascii="Arial" w:hAnsi="Arial" w:cs="Arial"/>
        </w:rPr>
      </w:pPr>
      <w:r w:rsidRPr="007754FC">
        <w:rPr>
          <w:rFonts w:ascii="Arial" w:hAnsi="Arial" w:cs="Arial"/>
        </w:rPr>
        <w:t xml:space="preserve">No método main do programa, foi implementada </w:t>
      </w:r>
      <w:r w:rsidR="00D96020" w:rsidRPr="007754FC">
        <w:rPr>
          <w:rFonts w:ascii="Arial" w:hAnsi="Arial" w:cs="Arial"/>
        </w:rPr>
        <w:t>algumas decisões do usuário para tornar o programa mais prático, sendo elas:</w:t>
      </w:r>
    </w:p>
    <w:p w14:paraId="41256C34" w14:textId="6FE233F4" w:rsidR="00D96020" w:rsidRPr="007754FC" w:rsidRDefault="00D96020" w:rsidP="008D105B">
      <w:pPr>
        <w:pStyle w:val="PargrafodaLista"/>
        <w:numPr>
          <w:ilvl w:val="0"/>
          <w:numId w:val="2"/>
        </w:numPr>
        <w:jc w:val="both"/>
        <w:rPr>
          <w:rFonts w:ascii="Arial" w:hAnsi="Arial" w:cs="Arial"/>
        </w:rPr>
      </w:pPr>
      <w:r w:rsidRPr="007754FC">
        <w:rPr>
          <w:rFonts w:ascii="Arial" w:hAnsi="Arial" w:cs="Arial"/>
        </w:rPr>
        <w:t>Escolha de base;</w:t>
      </w:r>
    </w:p>
    <w:p w14:paraId="53F011C6" w14:textId="29192DF3" w:rsidR="00D96020" w:rsidRPr="007754FC" w:rsidRDefault="00D96020" w:rsidP="008D105B">
      <w:pPr>
        <w:pStyle w:val="PargrafodaLista"/>
        <w:numPr>
          <w:ilvl w:val="0"/>
          <w:numId w:val="2"/>
        </w:numPr>
        <w:jc w:val="both"/>
        <w:rPr>
          <w:rFonts w:ascii="Arial" w:hAnsi="Arial" w:cs="Arial"/>
        </w:rPr>
      </w:pPr>
      <w:r w:rsidRPr="007754FC">
        <w:rPr>
          <w:rFonts w:ascii="Arial" w:hAnsi="Arial" w:cs="Arial"/>
        </w:rPr>
        <w:t>Escolha do tamanho da primeira e segunda String;</w:t>
      </w:r>
    </w:p>
    <w:p w14:paraId="46047BD9" w14:textId="51708F10" w:rsidR="00D96020" w:rsidRPr="007754FC" w:rsidRDefault="00D96020" w:rsidP="008D105B">
      <w:pPr>
        <w:pStyle w:val="PargrafodaLista"/>
        <w:numPr>
          <w:ilvl w:val="0"/>
          <w:numId w:val="2"/>
        </w:numPr>
        <w:jc w:val="both"/>
        <w:rPr>
          <w:rFonts w:ascii="Arial" w:hAnsi="Arial" w:cs="Arial"/>
        </w:rPr>
      </w:pPr>
      <w:r w:rsidRPr="007754FC">
        <w:rPr>
          <w:rFonts w:ascii="Arial" w:hAnsi="Arial" w:cs="Arial"/>
        </w:rPr>
        <w:t>Escolha se deseja ver impresso as Strings de entrada e saída na tela, para ambos os métodos</w:t>
      </w:r>
      <w:r w:rsidR="008D105B" w:rsidRPr="007754FC">
        <w:rPr>
          <w:rFonts w:ascii="Arial" w:hAnsi="Arial" w:cs="Arial"/>
        </w:rPr>
        <w:t>;</w:t>
      </w:r>
    </w:p>
    <w:p w14:paraId="08D5149F" w14:textId="254B1CEF" w:rsidR="008D105B" w:rsidRPr="007754FC" w:rsidRDefault="008D105B" w:rsidP="008D105B">
      <w:pPr>
        <w:pStyle w:val="PargrafodaLista"/>
        <w:numPr>
          <w:ilvl w:val="0"/>
          <w:numId w:val="2"/>
        </w:numPr>
        <w:jc w:val="both"/>
        <w:rPr>
          <w:rFonts w:ascii="Arial" w:hAnsi="Arial" w:cs="Arial"/>
        </w:rPr>
      </w:pPr>
      <w:r w:rsidRPr="007754FC">
        <w:rPr>
          <w:rFonts w:ascii="Arial" w:hAnsi="Arial" w:cs="Arial"/>
        </w:rPr>
        <w:t>Opção de repetir os testes.</w:t>
      </w:r>
    </w:p>
    <w:p w14:paraId="371DA792" w14:textId="11A6AD06" w:rsidR="00D96020" w:rsidRPr="007754FC" w:rsidRDefault="00D96020" w:rsidP="002528C3">
      <w:pPr>
        <w:jc w:val="both"/>
        <w:rPr>
          <w:rFonts w:ascii="Arial" w:hAnsi="Arial" w:cs="Arial"/>
        </w:rPr>
      </w:pPr>
      <w:r w:rsidRPr="007754FC">
        <w:rPr>
          <w:rFonts w:ascii="Arial" w:hAnsi="Arial" w:cs="Arial"/>
        </w:rPr>
        <w:t xml:space="preserve">Ainda no método main, com a decisão do tamanho das Strings, são gerados valores inteiros positivos de forma randômica para preencher as entradas. </w:t>
      </w:r>
    </w:p>
    <w:p w14:paraId="42488AA2" w14:textId="1B8C5499" w:rsidR="00D96020" w:rsidRPr="007754FC" w:rsidRDefault="00D96020" w:rsidP="002528C3">
      <w:pPr>
        <w:jc w:val="both"/>
        <w:rPr>
          <w:rFonts w:ascii="Arial" w:hAnsi="Arial" w:cs="Arial"/>
        </w:rPr>
      </w:pPr>
      <w:r w:rsidRPr="007754FC">
        <w:rPr>
          <w:rFonts w:ascii="Arial" w:hAnsi="Arial" w:cs="Arial"/>
        </w:rPr>
        <w:t xml:space="preserve">Na saída, é cronometrado </w:t>
      </w:r>
      <w:r w:rsidR="008D105B" w:rsidRPr="007754FC">
        <w:rPr>
          <w:rFonts w:ascii="Arial" w:hAnsi="Arial" w:cs="Arial"/>
        </w:rPr>
        <w:t xml:space="preserve">e exibido </w:t>
      </w:r>
      <w:r w:rsidRPr="007754FC">
        <w:rPr>
          <w:rFonts w:ascii="Arial" w:hAnsi="Arial" w:cs="Arial"/>
        </w:rPr>
        <w:t>o tempo de duração de cada método de multiplicação</w:t>
      </w:r>
      <w:r w:rsidR="008D105B" w:rsidRPr="007754FC">
        <w:rPr>
          <w:rFonts w:ascii="Arial" w:hAnsi="Arial" w:cs="Arial"/>
        </w:rPr>
        <w:t xml:space="preserve">, além do </w:t>
      </w:r>
      <w:r w:rsidR="007754FC" w:rsidRPr="007754FC">
        <w:rPr>
          <w:rFonts w:ascii="Arial" w:hAnsi="Arial" w:cs="Arial"/>
        </w:rPr>
        <w:t>número</w:t>
      </w:r>
      <w:r w:rsidR="008D105B" w:rsidRPr="007754FC">
        <w:rPr>
          <w:rFonts w:ascii="Arial" w:hAnsi="Arial" w:cs="Arial"/>
        </w:rPr>
        <w:t xml:space="preserve"> de acessos recursivos a cada método.</w:t>
      </w:r>
    </w:p>
    <w:p w14:paraId="44A13457" w14:textId="27F043EF" w:rsidR="008D105B" w:rsidRPr="007754FC" w:rsidRDefault="008D105B" w:rsidP="002528C3">
      <w:pPr>
        <w:jc w:val="both"/>
        <w:rPr>
          <w:rFonts w:ascii="Arial" w:hAnsi="Arial" w:cs="Arial"/>
        </w:rPr>
      </w:pPr>
      <w:r w:rsidRPr="007754FC">
        <w:rPr>
          <w:rFonts w:ascii="Arial" w:hAnsi="Arial" w:cs="Arial"/>
        </w:rPr>
        <w:t xml:space="preserve">O método </w:t>
      </w:r>
      <w:r w:rsidR="007754FC" w:rsidRPr="007754FC">
        <w:rPr>
          <w:rFonts w:ascii="Arial" w:hAnsi="Arial" w:cs="Arial"/>
        </w:rPr>
        <w:t>Karatsuba</w:t>
      </w:r>
      <w:r w:rsidRPr="007754FC">
        <w:rPr>
          <w:rFonts w:ascii="Arial" w:hAnsi="Arial" w:cs="Arial"/>
        </w:rPr>
        <w:t>, baseada no algoritmo de mesmo nome, nesta implementação possui o custo de 3(T)+19n+3, por possuir 3 chamadas recursivas internamente e 19 operações de custo assintótico n, mais a constante. Enquanto o método Padrão possui o custo de 4(T)+19n+3, muito semelhante ao método anterior, se diferencia basicamente por possuir 4 chamadas recursivas.</w:t>
      </w:r>
    </w:p>
    <w:p w14:paraId="706A11EA" w14:textId="02ACE56F" w:rsidR="008D105B" w:rsidRPr="007754FC" w:rsidRDefault="008D105B" w:rsidP="002528C3">
      <w:pPr>
        <w:jc w:val="both"/>
        <w:rPr>
          <w:rFonts w:ascii="Arial" w:hAnsi="Arial" w:cs="Arial"/>
        </w:rPr>
      </w:pPr>
      <w:r w:rsidRPr="007754FC">
        <w:rPr>
          <w:rFonts w:ascii="Arial" w:hAnsi="Arial" w:cs="Arial"/>
        </w:rPr>
        <w:lastRenderedPageBreak/>
        <w:t>Como metodologia comparativa, foi inserido um contador que informa ao final o número de recursões realizadas, além de comentários dentro do código explicando o custo assintótico de cada operação.</w:t>
      </w:r>
    </w:p>
    <w:p w14:paraId="3DEA84ED" w14:textId="530433D2" w:rsidR="00DD04A6" w:rsidRPr="007754FC" w:rsidRDefault="00DD04A6" w:rsidP="002528C3">
      <w:pPr>
        <w:jc w:val="both"/>
        <w:rPr>
          <w:rFonts w:ascii="Arial" w:hAnsi="Arial" w:cs="Arial"/>
          <w:b/>
          <w:bCs/>
        </w:rPr>
      </w:pPr>
      <w:r w:rsidRPr="007754FC">
        <w:rPr>
          <w:rFonts w:ascii="Arial" w:hAnsi="Arial" w:cs="Arial"/>
          <w:b/>
          <w:bCs/>
        </w:rPr>
        <w:t>RESULTADOS</w:t>
      </w:r>
    </w:p>
    <w:p w14:paraId="338600CF" w14:textId="3CE2B1F9" w:rsidR="00DD04A6" w:rsidRPr="007754FC" w:rsidRDefault="00DD04A6" w:rsidP="002528C3">
      <w:pPr>
        <w:jc w:val="both"/>
        <w:rPr>
          <w:rFonts w:ascii="Arial" w:hAnsi="Arial" w:cs="Arial"/>
        </w:rPr>
      </w:pPr>
      <w:r w:rsidRPr="007754FC">
        <w:rPr>
          <w:rFonts w:ascii="Arial" w:hAnsi="Arial" w:cs="Arial"/>
        </w:rPr>
        <w:t>Os testes foram realizados no sistema operacional Windows 10 com processador i5-7200 com 2,71GHz e 8 Gb RAM e SSD.</w:t>
      </w:r>
    </w:p>
    <w:p w14:paraId="75DD04ED" w14:textId="041C4B3F" w:rsidR="00545B1B" w:rsidRPr="007754FC" w:rsidRDefault="00DD04A6" w:rsidP="002528C3">
      <w:pPr>
        <w:jc w:val="both"/>
        <w:rPr>
          <w:rFonts w:ascii="Arial" w:hAnsi="Arial" w:cs="Arial"/>
        </w:rPr>
      </w:pPr>
      <w:r w:rsidRPr="007754FC">
        <w:rPr>
          <w:rFonts w:ascii="Arial" w:hAnsi="Arial" w:cs="Arial"/>
        </w:rPr>
        <w:t>Para os testes foi decidido trabalhar nas bases numéricas</w:t>
      </w:r>
      <w:r w:rsidR="004356F8" w:rsidRPr="007754FC">
        <w:rPr>
          <w:rFonts w:ascii="Arial" w:hAnsi="Arial" w:cs="Arial"/>
        </w:rPr>
        <w:t xml:space="preserve"> </w:t>
      </w:r>
      <w:r w:rsidR="005C4927">
        <w:rPr>
          <w:rFonts w:ascii="Arial" w:hAnsi="Arial" w:cs="Arial"/>
        </w:rPr>
        <w:t xml:space="preserve">em sequência exponencial 1, </w:t>
      </w:r>
      <w:r w:rsidRPr="007754FC">
        <w:rPr>
          <w:rFonts w:ascii="Arial" w:hAnsi="Arial" w:cs="Arial"/>
        </w:rPr>
        <w:t>2,</w:t>
      </w:r>
      <w:r w:rsidR="005C4927">
        <w:rPr>
          <w:rFonts w:ascii="Arial" w:hAnsi="Arial" w:cs="Arial"/>
        </w:rPr>
        <w:t xml:space="preserve"> 4, </w:t>
      </w:r>
      <w:r w:rsidRPr="007754FC">
        <w:rPr>
          <w:rFonts w:ascii="Arial" w:hAnsi="Arial" w:cs="Arial"/>
        </w:rPr>
        <w:t>8</w:t>
      </w:r>
      <w:r w:rsidR="005C4927">
        <w:rPr>
          <w:rFonts w:ascii="Arial" w:hAnsi="Arial" w:cs="Arial"/>
        </w:rPr>
        <w:t xml:space="preserve"> e </w:t>
      </w:r>
      <w:r w:rsidRPr="007754FC">
        <w:rPr>
          <w:rFonts w:ascii="Arial" w:hAnsi="Arial" w:cs="Arial"/>
        </w:rPr>
        <w:t>16,</w:t>
      </w:r>
      <w:r w:rsidR="005C4927">
        <w:rPr>
          <w:rFonts w:ascii="Arial" w:hAnsi="Arial" w:cs="Arial"/>
        </w:rPr>
        <w:t xml:space="preserve"> além da sequência linear 1, 10 e 100, </w:t>
      </w:r>
      <w:r w:rsidRPr="007754FC">
        <w:rPr>
          <w:rFonts w:ascii="Arial" w:hAnsi="Arial" w:cs="Arial"/>
        </w:rPr>
        <w:t xml:space="preserve"> mesmo </w:t>
      </w:r>
      <w:r w:rsidR="004356F8" w:rsidRPr="007754FC">
        <w:rPr>
          <w:rFonts w:ascii="Arial" w:hAnsi="Arial" w:cs="Arial"/>
        </w:rPr>
        <w:t>sendo possível trabalhar em qualquer valor de tamanho t</w:t>
      </w:r>
      <w:r w:rsidRPr="007754FC">
        <w:rPr>
          <w:rFonts w:ascii="Arial" w:hAnsi="Arial" w:cs="Arial"/>
        </w:rPr>
        <w:t>.</w:t>
      </w:r>
      <w:r w:rsidR="008B2E0A" w:rsidRPr="007754FC">
        <w:rPr>
          <w:rFonts w:ascii="Arial" w:hAnsi="Arial" w:cs="Arial"/>
        </w:rPr>
        <w:t xml:space="preserve"> Em relação as entradas de String s de tamanho n, foi decidido trabalhar com s1=s2 para todos os testes, sendo s nos tamanhos exponenciais de base 2, sendo n=2^0 até 2^14. </w:t>
      </w:r>
    </w:p>
    <w:p w14:paraId="642870A4" w14:textId="6C404A0D" w:rsidR="00545B1B" w:rsidRPr="007754FC" w:rsidRDefault="00545B1B" w:rsidP="002528C3">
      <w:pPr>
        <w:jc w:val="both"/>
        <w:rPr>
          <w:rFonts w:ascii="Arial" w:hAnsi="Arial" w:cs="Arial"/>
        </w:rPr>
      </w:pPr>
      <w:r w:rsidRPr="007754FC">
        <w:rPr>
          <w:rFonts w:ascii="Arial" w:hAnsi="Arial" w:cs="Arial"/>
        </w:rPr>
        <w:t xml:space="preserve">Todos os testes foram realizados 3 vezes consecutivas para cada base t e cada tamanho de par de String n, </w:t>
      </w:r>
      <w:r w:rsidR="00FF1B2C" w:rsidRPr="007754FC">
        <w:rPr>
          <w:rFonts w:ascii="Arial" w:hAnsi="Arial" w:cs="Arial"/>
        </w:rPr>
        <w:t>realizando</w:t>
      </w:r>
      <w:r w:rsidRPr="007754FC">
        <w:rPr>
          <w:rFonts w:ascii="Arial" w:hAnsi="Arial" w:cs="Arial"/>
        </w:rPr>
        <w:t xml:space="preserve"> 180 execuções </w:t>
      </w:r>
      <w:r w:rsidR="00FF1B2C" w:rsidRPr="007754FC">
        <w:rPr>
          <w:rFonts w:ascii="Arial" w:hAnsi="Arial" w:cs="Arial"/>
        </w:rPr>
        <w:t>de cada método ou 360 no total.</w:t>
      </w:r>
      <w:r w:rsidR="00793BBC" w:rsidRPr="007754FC">
        <w:rPr>
          <w:rFonts w:ascii="Arial" w:hAnsi="Arial" w:cs="Arial"/>
        </w:rPr>
        <w:t xml:space="preserve"> Foi optado por repetir 3 vezes com objetivo de usarmos o menor tempo, pois o tempo poderia sofrer alterações devido à concorrência com sistemas concorrentes na pilha do sistema operacional, o número de acessos recursivos não alterava pois o </w:t>
      </w:r>
      <w:r w:rsidR="007754FC" w:rsidRPr="007754FC">
        <w:rPr>
          <w:rFonts w:ascii="Arial" w:hAnsi="Arial" w:cs="Arial"/>
        </w:rPr>
        <w:t>número</w:t>
      </w:r>
      <w:r w:rsidR="00793BBC" w:rsidRPr="007754FC">
        <w:rPr>
          <w:rFonts w:ascii="Arial" w:hAnsi="Arial" w:cs="Arial"/>
        </w:rPr>
        <w:t xml:space="preserve"> era o mesmo para os 3 testes</w:t>
      </w:r>
      <w:r w:rsidR="00B51859" w:rsidRPr="007754FC">
        <w:rPr>
          <w:rFonts w:ascii="Arial" w:hAnsi="Arial" w:cs="Arial"/>
        </w:rPr>
        <w:t>, como pode ser visto na imagem capturada a seguir</w:t>
      </w:r>
      <w:r w:rsidR="00793BBC" w:rsidRPr="007754FC">
        <w:rPr>
          <w:rFonts w:ascii="Arial" w:hAnsi="Arial" w:cs="Arial"/>
        </w:rPr>
        <w:t>.</w:t>
      </w:r>
    </w:p>
    <w:p w14:paraId="4504DADA" w14:textId="5EA6D584" w:rsidR="00B51859" w:rsidRPr="007754FC" w:rsidRDefault="00B51859" w:rsidP="002528C3">
      <w:pPr>
        <w:jc w:val="both"/>
        <w:rPr>
          <w:rFonts w:ascii="Arial" w:hAnsi="Arial" w:cs="Arial"/>
        </w:rPr>
      </w:pPr>
      <w:r w:rsidRPr="007754FC">
        <w:rPr>
          <w:noProof/>
        </w:rPr>
        <w:drawing>
          <wp:inline distT="0" distB="0" distL="0" distR="0" wp14:anchorId="44FCF18F" wp14:editId="62709886">
            <wp:extent cx="5400040" cy="4131310"/>
            <wp:effectExtent l="0" t="0" r="0" b="2540"/>
            <wp:docPr id="13" name="Imagem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00040" cy="41313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9A09830" w14:textId="5ABAE80C" w:rsidR="008B2E0A" w:rsidRPr="007754FC" w:rsidRDefault="00B51859" w:rsidP="002528C3">
      <w:pPr>
        <w:jc w:val="both"/>
        <w:rPr>
          <w:rFonts w:ascii="Arial" w:hAnsi="Arial" w:cs="Arial"/>
        </w:rPr>
      </w:pPr>
      <w:r w:rsidRPr="007754FC">
        <w:rPr>
          <w:rFonts w:ascii="Arial" w:hAnsi="Arial" w:cs="Arial"/>
        </w:rPr>
        <w:t>Todo este projeto c</w:t>
      </w:r>
      <w:r w:rsidR="008B2E0A" w:rsidRPr="007754FC">
        <w:rPr>
          <w:rFonts w:ascii="Arial" w:hAnsi="Arial" w:cs="Arial"/>
        </w:rPr>
        <w:t xml:space="preserve">omo </w:t>
      </w:r>
      <w:r w:rsidRPr="007754FC">
        <w:rPr>
          <w:rFonts w:ascii="Arial" w:hAnsi="Arial" w:cs="Arial"/>
        </w:rPr>
        <w:t>código fonte, tabulação de dados, entre outras, então disponíveis na</w:t>
      </w:r>
      <w:r w:rsidR="00C418DB" w:rsidRPr="007754FC">
        <w:rPr>
          <w:rFonts w:ascii="Arial" w:hAnsi="Arial" w:cs="Arial"/>
        </w:rPr>
        <w:t xml:space="preserve"> </w:t>
      </w:r>
      <w:r w:rsidRPr="007754FC">
        <w:rPr>
          <w:rFonts w:ascii="Arial" w:hAnsi="Arial" w:cs="Arial"/>
        </w:rPr>
        <w:t xml:space="preserve">pasta do GitHub </w:t>
      </w:r>
      <w:r w:rsidRPr="007754FC">
        <w:rPr>
          <w:rFonts w:ascii="Arial" w:hAnsi="Arial" w:cs="Arial"/>
        </w:rPr>
        <w:fldChar w:fldCharType="begin" w:fldLock="1"/>
      </w:r>
      <w:r w:rsidRPr="007754FC">
        <w:rPr>
          <w:rFonts w:ascii="Arial" w:hAnsi="Arial" w:cs="Arial"/>
        </w:rPr>
        <w:instrText>ADDIN CSL_CITATION {"citationItems":[{"id":"ITEM-1","itemData":{"URL":"https://github.com/fmflavio/Karatsuba","accessed":{"date-parts":[["2019","9","15"]]},"author":[{"dropping-particle":"de","family":"Farias","given":"Flávio MIranda","non-dropping-particle":"","parse-names":false,"suffix":""}],"id":"ITEM-1","issued":{"date-parts":[["2019"]]},"title":"Karatsuba String C++","type":"webpage"},"uris":["http://www.mendeley.com/documents/?uuid=70ef6e2a-4e41-39be-b059-f95913aad271"]}],"mendeley":{"formattedCitation":"(Farias, 2019)","plainTextFormattedCitation":"(Farias, 2019)"},"properties":{"noteIndex":0},"schema":"https://github.com/citation-style-language/schema/raw/master/csl-citation.json"}</w:instrText>
      </w:r>
      <w:r w:rsidRPr="007754FC">
        <w:rPr>
          <w:rFonts w:ascii="Arial" w:hAnsi="Arial" w:cs="Arial"/>
        </w:rPr>
        <w:fldChar w:fldCharType="separate"/>
      </w:r>
      <w:r w:rsidRPr="007754FC">
        <w:rPr>
          <w:rFonts w:ascii="Arial" w:hAnsi="Arial" w:cs="Arial"/>
          <w:noProof/>
        </w:rPr>
        <w:t>(Farias, 2019)</w:t>
      </w:r>
      <w:r w:rsidRPr="007754FC">
        <w:rPr>
          <w:rFonts w:ascii="Arial" w:hAnsi="Arial" w:cs="Arial"/>
        </w:rPr>
        <w:fldChar w:fldCharType="end"/>
      </w:r>
      <w:r w:rsidRPr="007754FC">
        <w:rPr>
          <w:rFonts w:ascii="Arial" w:hAnsi="Arial" w:cs="Arial"/>
        </w:rPr>
        <w:t xml:space="preserve">. A seguir </w:t>
      </w:r>
      <w:r w:rsidR="00062685" w:rsidRPr="007754FC">
        <w:rPr>
          <w:rFonts w:ascii="Arial" w:hAnsi="Arial" w:cs="Arial"/>
        </w:rPr>
        <w:t>estão os dados dos testes</w:t>
      </w:r>
      <w:r w:rsidRPr="007754FC">
        <w:rPr>
          <w:rFonts w:ascii="Arial" w:hAnsi="Arial" w:cs="Arial"/>
        </w:rPr>
        <w:t>:</w:t>
      </w:r>
    </w:p>
    <w:p w14:paraId="7B12F883" w14:textId="21D4A9E9" w:rsidR="00604B9E" w:rsidRPr="007754FC" w:rsidRDefault="00604B9E" w:rsidP="002528C3">
      <w:pPr>
        <w:jc w:val="both"/>
        <w:rPr>
          <w:rFonts w:ascii="Arial" w:hAnsi="Arial" w:cs="Arial"/>
        </w:rPr>
      </w:pPr>
    </w:p>
    <w:p w14:paraId="76870DE8" w14:textId="6F6F2EAE" w:rsidR="00604B9E" w:rsidRDefault="00604B9E" w:rsidP="002528C3">
      <w:pPr>
        <w:jc w:val="both"/>
        <w:rPr>
          <w:rFonts w:ascii="Arial" w:hAnsi="Arial" w:cs="Arial"/>
        </w:rPr>
      </w:pPr>
    </w:p>
    <w:p w14:paraId="175ECF2F" w14:textId="2B3F0F39" w:rsidR="002935A3" w:rsidRDefault="002935A3" w:rsidP="002528C3">
      <w:pPr>
        <w:jc w:val="both"/>
        <w:rPr>
          <w:rFonts w:ascii="Arial" w:hAnsi="Arial" w:cs="Arial"/>
        </w:rPr>
      </w:pPr>
    </w:p>
    <w:tbl>
      <w:tblPr>
        <w:tblStyle w:val="TabelaSimples1"/>
        <w:tblW w:w="8500" w:type="dxa"/>
        <w:tblLook w:val="04A0" w:firstRow="1" w:lastRow="0" w:firstColumn="1" w:lastColumn="0" w:noHBand="0" w:noVBand="1"/>
      </w:tblPr>
      <w:tblGrid>
        <w:gridCol w:w="1499"/>
        <w:gridCol w:w="1608"/>
        <w:gridCol w:w="1143"/>
        <w:gridCol w:w="1499"/>
        <w:gridCol w:w="1608"/>
        <w:gridCol w:w="1143"/>
      </w:tblGrid>
      <w:tr w:rsidR="002935A3" w:rsidRPr="002935A3" w14:paraId="487F000C" w14:textId="77777777" w:rsidTr="002935A3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500" w:type="dxa"/>
            <w:gridSpan w:val="6"/>
            <w:noWrap/>
            <w:hideMark/>
          </w:tcPr>
          <w:p w14:paraId="30C9CB0A" w14:textId="77777777" w:rsidR="002935A3" w:rsidRPr="002935A3" w:rsidRDefault="002935A3" w:rsidP="002935A3">
            <w:pPr>
              <w:jc w:val="center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lastRenderedPageBreak/>
              <w:t>Base 1</w:t>
            </w:r>
          </w:p>
        </w:tc>
      </w:tr>
      <w:tr w:rsidR="002935A3" w:rsidRPr="002935A3" w14:paraId="25BDB631" w14:textId="77777777" w:rsidTr="002935A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250" w:type="dxa"/>
            <w:gridSpan w:val="3"/>
            <w:noWrap/>
            <w:hideMark/>
          </w:tcPr>
          <w:p w14:paraId="4B3195CA" w14:textId="77777777" w:rsidR="002935A3" w:rsidRPr="002935A3" w:rsidRDefault="002935A3" w:rsidP="002935A3">
            <w:pPr>
              <w:jc w:val="center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Acessos</w:t>
            </w:r>
          </w:p>
        </w:tc>
        <w:tc>
          <w:tcPr>
            <w:tcW w:w="4250" w:type="dxa"/>
            <w:gridSpan w:val="3"/>
            <w:noWrap/>
            <w:hideMark/>
          </w:tcPr>
          <w:p w14:paraId="30541BDD" w14:textId="77777777" w:rsidR="002935A3" w:rsidRPr="002935A3" w:rsidRDefault="002935A3" w:rsidP="002935A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b/>
                <w:bCs/>
                <w:color w:val="000000"/>
                <w:lang w:eastAsia="pt-BR"/>
              </w:rPr>
              <w:t>Tempo</w:t>
            </w:r>
          </w:p>
        </w:tc>
      </w:tr>
      <w:tr w:rsidR="002935A3" w:rsidRPr="002935A3" w14:paraId="2AEB6426" w14:textId="77777777" w:rsidTr="002935A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99" w:type="dxa"/>
            <w:noWrap/>
            <w:hideMark/>
          </w:tcPr>
          <w:p w14:paraId="7A034585" w14:textId="77777777" w:rsidR="002935A3" w:rsidRPr="002935A3" w:rsidRDefault="002935A3" w:rsidP="002935A3">
            <w:pPr>
              <w:jc w:val="center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Tamanho</w:t>
            </w:r>
          </w:p>
        </w:tc>
        <w:tc>
          <w:tcPr>
            <w:tcW w:w="1608" w:type="dxa"/>
            <w:noWrap/>
            <w:hideMark/>
          </w:tcPr>
          <w:p w14:paraId="6A8F09B5" w14:textId="77777777" w:rsidR="002935A3" w:rsidRPr="002935A3" w:rsidRDefault="002935A3" w:rsidP="002935A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b/>
                <w:bCs/>
                <w:color w:val="000000"/>
                <w:lang w:eastAsia="pt-BR"/>
              </w:rPr>
              <w:t>Karatsuba</w:t>
            </w:r>
          </w:p>
        </w:tc>
        <w:tc>
          <w:tcPr>
            <w:tcW w:w="1143" w:type="dxa"/>
            <w:noWrap/>
            <w:hideMark/>
          </w:tcPr>
          <w:p w14:paraId="0C74517A" w14:textId="77777777" w:rsidR="002935A3" w:rsidRPr="002935A3" w:rsidRDefault="002935A3" w:rsidP="002935A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b/>
                <w:bCs/>
                <w:color w:val="000000"/>
                <w:lang w:eastAsia="pt-BR"/>
              </w:rPr>
              <w:t>Padrão</w:t>
            </w:r>
          </w:p>
        </w:tc>
        <w:tc>
          <w:tcPr>
            <w:tcW w:w="1499" w:type="dxa"/>
            <w:noWrap/>
            <w:hideMark/>
          </w:tcPr>
          <w:p w14:paraId="280826AB" w14:textId="77777777" w:rsidR="002935A3" w:rsidRPr="002935A3" w:rsidRDefault="002935A3" w:rsidP="002935A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b/>
                <w:bCs/>
                <w:color w:val="000000"/>
                <w:lang w:eastAsia="pt-BR"/>
              </w:rPr>
              <w:t>Tamanho</w:t>
            </w:r>
          </w:p>
        </w:tc>
        <w:tc>
          <w:tcPr>
            <w:tcW w:w="1608" w:type="dxa"/>
            <w:noWrap/>
            <w:hideMark/>
          </w:tcPr>
          <w:p w14:paraId="5BC027AA" w14:textId="77777777" w:rsidR="002935A3" w:rsidRPr="002935A3" w:rsidRDefault="002935A3" w:rsidP="002935A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b/>
                <w:bCs/>
                <w:color w:val="000000"/>
                <w:lang w:eastAsia="pt-BR"/>
              </w:rPr>
              <w:t>Karatsuba</w:t>
            </w:r>
          </w:p>
        </w:tc>
        <w:tc>
          <w:tcPr>
            <w:tcW w:w="1143" w:type="dxa"/>
            <w:noWrap/>
            <w:hideMark/>
          </w:tcPr>
          <w:p w14:paraId="75BE91C7" w14:textId="77777777" w:rsidR="002935A3" w:rsidRPr="002935A3" w:rsidRDefault="002935A3" w:rsidP="002935A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b/>
                <w:bCs/>
                <w:color w:val="000000"/>
                <w:lang w:eastAsia="pt-BR"/>
              </w:rPr>
              <w:t>Padrão</w:t>
            </w:r>
          </w:p>
        </w:tc>
      </w:tr>
      <w:tr w:rsidR="002935A3" w:rsidRPr="002935A3" w14:paraId="2D8BD0F0" w14:textId="77777777" w:rsidTr="002935A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99" w:type="dxa"/>
            <w:noWrap/>
            <w:hideMark/>
          </w:tcPr>
          <w:p w14:paraId="236DCC2A" w14:textId="77777777" w:rsidR="002935A3" w:rsidRPr="002935A3" w:rsidRDefault="002935A3" w:rsidP="002935A3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1</w:t>
            </w:r>
          </w:p>
        </w:tc>
        <w:tc>
          <w:tcPr>
            <w:tcW w:w="1608" w:type="dxa"/>
            <w:noWrap/>
            <w:hideMark/>
          </w:tcPr>
          <w:p w14:paraId="463E303D" w14:textId="77777777" w:rsidR="002935A3" w:rsidRPr="002935A3" w:rsidRDefault="002935A3" w:rsidP="002935A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1</w:t>
            </w:r>
          </w:p>
        </w:tc>
        <w:tc>
          <w:tcPr>
            <w:tcW w:w="1143" w:type="dxa"/>
            <w:noWrap/>
            <w:hideMark/>
          </w:tcPr>
          <w:p w14:paraId="5ACD6ADA" w14:textId="77777777" w:rsidR="002935A3" w:rsidRPr="002935A3" w:rsidRDefault="002935A3" w:rsidP="002935A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1</w:t>
            </w:r>
          </w:p>
        </w:tc>
        <w:tc>
          <w:tcPr>
            <w:tcW w:w="1499" w:type="dxa"/>
            <w:noWrap/>
            <w:hideMark/>
          </w:tcPr>
          <w:p w14:paraId="45C88B77" w14:textId="77777777" w:rsidR="002935A3" w:rsidRPr="002935A3" w:rsidRDefault="002935A3" w:rsidP="002935A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1</w:t>
            </w:r>
          </w:p>
        </w:tc>
        <w:tc>
          <w:tcPr>
            <w:tcW w:w="1608" w:type="dxa"/>
            <w:noWrap/>
            <w:hideMark/>
          </w:tcPr>
          <w:p w14:paraId="399B3916" w14:textId="77777777" w:rsidR="002935A3" w:rsidRPr="002935A3" w:rsidRDefault="002935A3" w:rsidP="002935A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  <w:tc>
          <w:tcPr>
            <w:tcW w:w="1143" w:type="dxa"/>
            <w:noWrap/>
            <w:hideMark/>
          </w:tcPr>
          <w:p w14:paraId="12E9C734" w14:textId="77777777" w:rsidR="002935A3" w:rsidRPr="002935A3" w:rsidRDefault="002935A3" w:rsidP="002935A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</w:tr>
      <w:tr w:rsidR="002935A3" w:rsidRPr="002935A3" w14:paraId="053621DE" w14:textId="77777777" w:rsidTr="002935A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99" w:type="dxa"/>
            <w:noWrap/>
            <w:hideMark/>
          </w:tcPr>
          <w:p w14:paraId="67DB3FC2" w14:textId="77777777" w:rsidR="002935A3" w:rsidRPr="002935A3" w:rsidRDefault="002935A3" w:rsidP="002935A3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2</w:t>
            </w:r>
          </w:p>
        </w:tc>
        <w:tc>
          <w:tcPr>
            <w:tcW w:w="1608" w:type="dxa"/>
            <w:noWrap/>
            <w:hideMark/>
          </w:tcPr>
          <w:p w14:paraId="6129D4A2" w14:textId="77777777" w:rsidR="002935A3" w:rsidRPr="002935A3" w:rsidRDefault="002935A3" w:rsidP="002935A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1</w:t>
            </w:r>
          </w:p>
        </w:tc>
        <w:tc>
          <w:tcPr>
            <w:tcW w:w="1143" w:type="dxa"/>
            <w:noWrap/>
            <w:hideMark/>
          </w:tcPr>
          <w:p w14:paraId="1CCF3EEB" w14:textId="77777777" w:rsidR="002935A3" w:rsidRPr="002935A3" w:rsidRDefault="002935A3" w:rsidP="002935A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1</w:t>
            </w:r>
          </w:p>
        </w:tc>
        <w:tc>
          <w:tcPr>
            <w:tcW w:w="1499" w:type="dxa"/>
            <w:noWrap/>
            <w:hideMark/>
          </w:tcPr>
          <w:p w14:paraId="7BE2CE93" w14:textId="77777777" w:rsidR="002935A3" w:rsidRPr="002935A3" w:rsidRDefault="002935A3" w:rsidP="002935A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2</w:t>
            </w:r>
          </w:p>
        </w:tc>
        <w:tc>
          <w:tcPr>
            <w:tcW w:w="1608" w:type="dxa"/>
            <w:noWrap/>
            <w:hideMark/>
          </w:tcPr>
          <w:p w14:paraId="471BE206" w14:textId="77777777" w:rsidR="002935A3" w:rsidRPr="002935A3" w:rsidRDefault="002935A3" w:rsidP="002935A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  <w:tc>
          <w:tcPr>
            <w:tcW w:w="1143" w:type="dxa"/>
            <w:noWrap/>
            <w:hideMark/>
          </w:tcPr>
          <w:p w14:paraId="13BAED81" w14:textId="77777777" w:rsidR="002935A3" w:rsidRPr="002935A3" w:rsidRDefault="002935A3" w:rsidP="002935A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</w:tr>
      <w:tr w:rsidR="002935A3" w:rsidRPr="002935A3" w14:paraId="32A14418" w14:textId="77777777" w:rsidTr="002935A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99" w:type="dxa"/>
            <w:noWrap/>
            <w:hideMark/>
          </w:tcPr>
          <w:p w14:paraId="08BDF760" w14:textId="77777777" w:rsidR="002935A3" w:rsidRPr="002935A3" w:rsidRDefault="002935A3" w:rsidP="002935A3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4</w:t>
            </w:r>
          </w:p>
        </w:tc>
        <w:tc>
          <w:tcPr>
            <w:tcW w:w="1608" w:type="dxa"/>
            <w:noWrap/>
            <w:hideMark/>
          </w:tcPr>
          <w:p w14:paraId="7AC7DA6A" w14:textId="77777777" w:rsidR="002935A3" w:rsidRPr="002935A3" w:rsidRDefault="002935A3" w:rsidP="002935A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1</w:t>
            </w:r>
          </w:p>
        </w:tc>
        <w:tc>
          <w:tcPr>
            <w:tcW w:w="1143" w:type="dxa"/>
            <w:noWrap/>
            <w:hideMark/>
          </w:tcPr>
          <w:p w14:paraId="60130BB8" w14:textId="77777777" w:rsidR="002935A3" w:rsidRPr="002935A3" w:rsidRDefault="002935A3" w:rsidP="002935A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1</w:t>
            </w:r>
          </w:p>
        </w:tc>
        <w:tc>
          <w:tcPr>
            <w:tcW w:w="1499" w:type="dxa"/>
            <w:noWrap/>
            <w:hideMark/>
          </w:tcPr>
          <w:p w14:paraId="2BE56AC4" w14:textId="77777777" w:rsidR="002935A3" w:rsidRPr="002935A3" w:rsidRDefault="002935A3" w:rsidP="002935A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4</w:t>
            </w:r>
          </w:p>
        </w:tc>
        <w:tc>
          <w:tcPr>
            <w:tcW w:w="1608" w:type="dxa"/>
            <w:noWrap/>
            <w:hideMark/>
          </w:tcPr>
          <w:p w14:paraId="1B3DA4B7" w14:textId="77777777" w:rsidR="002935A3" w:rsidRPr="002935A3" w:rsidRDefault="002935A3" w:rsidP="002935A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  <w:tc>
          <w:tcPr>
            <w:tcW w:w="1143" w:type="dxa"/>
            <w:noWrap/>
            <w:hideMark/>
          </w:tcPr>
          <w:p w14:paraId="26E4CD35" w14:textId="77777777" w:rsidR="002935A3" w:rsidRPr="002935A3" w:rsidRDefault="002935A3" w:rsidP="002935A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</w:tr>
      <w:tr w:rsidR="002935A3" w:rsidRPr="002935A3" w14:paraId="3A4CD1AA" w14:textId="77777777" w:rsidTr="002935A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99" w:type="dxa"/>
            <w:noWrap/>
            <w:hideMark/>
          </w:tcPr>
          <w:p w14:paraId="6FBE1E63" w14:textId="77777777" w:rsidR="002935A3" w:rsidRPr="002935A3" w:rsidRDefault="002935A3" w:rsidP="002935A3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8</w:t>
            </w:r>
          </w:p>
        </w:tc>
        <w:tc>
          <w:tcPr>
            <w:tcW w:w="1608" w:type="dxa"/>
            <w:noWrap/>
            <w:hideMark/>
          </w:tcPr>
          <w:p w14:paraId="6BA0BBB7" w14:textId="77777777" w:rsidR="002935A3" w:rsidRPr="002935A3" w:rsidRDefault="002935A3" w:rsidP="002935A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1</w:t>
            </w:r>
          </w:p>
        </w:tc>
        <w:tc>
          <w:tcPr>
            <w:tcW w:w="1143" w:type="dxa"/>
            <w:noWrap/>
            <w:hideMark/>
          </w:tcPr>
          <w:p w14:paraId="104E5026" w14:textId="77777777" w:rsidR="002935A3" w:rsidRPr="002935A3" w:rsidRDefault="002935A3" w:rsidP="002935A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1</w:t>
            </w:r>
          </w:p>
        </w:tc>
        <w:tc>
          <w:tcPr>
            <w:tcW w:w="1499" w:type="dxa"/>
            <w:noWrap/>
            <w:hideMark/>
          </w:tcPr>
          <w:p w14:paraId="7942E8FB" w14:textId="77777777" w:rsidR="002935A3" w:rsidRPr="002935A3" w:rsidRDefault="002935A3" w:rsidP="002935A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8</w:t>
            </w:r>
          </w:p>
        </w:tc>
        <w:tc>
          <w:tcPr>
            <w:tcW w:w="1608" w:type="dxa"/>
            <w:noWrap/>
            <w:hideMark/>
          </w:tcPr>
          <w:p w14:paraId="16F0E8B0" w14:textId="77777777" w:rsidR="002935A3" w:rsidRPr="002935A3" w:rsidRDefault="002935A3" w:rsidP="002935A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  <w:tc>
          <w:tcPr>
            <w:tcW w:w="1143" w:type="dxa"/>
            <w:noWrap/>
            <w:hideMark/>
          </w:tcPr>
          <w:p w14:paraId="331B5306" w14:textId="77777777" w:rsidR="002935A3" w:rsidRPr="002935A3" w:rsidRDefault="002935A3" w:rsidP="002935A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</w:tr>
      <w:tr w:rsidR="002935A3" w:rsidRPr="002935A3" w14:paraId="47A57DA7" w14:textId="77777777" w:rsidTr="002935A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99" w:type="dxa"/>
            <w:noWrap/>
            <w:hideMark/>
          </w:tcPr>
          <w:p w14:paraId="30144159" w14:textId="77777777" w:rsidR="002935A3" w:rsidRPr="002935A3" w:rsidRDefault="002935A3" w:rsidP="002935A3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16</w:t>
            </w:r>
          </w:p>
        </w:tc>
        <w:tc>
          <w:tcPr>
            <w:tcW w:w="1608" w:type="dxa"/>
            <w:noWrap/>
            <w:hideMark/>
          </w:tcPr>
          <w:p w14:paraId="141BBDF7" w14:textId="77777777" w:rsidR="002935A3" w:rsidRPr="002935A3" w:rsidRDefault="002935A3" w:rsidP="002935A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1</w:t>
            </w:r>
          </w:p>
        </w:tc>
        <w:tc>
          <w:tcPr>
            <w:tcW w:w="1143" w:type="dxa"/>
            <w:noWrap/>
            <w:hideMark/>
          </w:tcPr>
          <w:p w14:paraId="07535CEA" w14:textId="77777777" w:rsidR="002935A3" w:rsidRPr="002935A3" w:rsidRDefault="002935A3" w:rsidP="002935A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1</w:t>
            </w:r>
          </w:p>
        </w:tc>
        <w:tc>
          <w:tcPr>
            <w:tcW w:w="1499" w:type="dxa"/>
            <w:noWrap/>
            <w:hideMark/>
          </w:tcPr>
          <w:p w14:paraId="00C3044D" w14:textId="77777777" w:rsidR="002935A3" w:rsidRPr="002935A3" w:rsidRDefault="002935A3" w:rsidP="002935A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16</w:t>
            </w:r>
          </w:p>
        </w:tc>
        <w:tc>
          <w:tcPr>
            <w:tcW w:w="1608" w:type="dxa"/>
            <w:noWrap/>
            <w:hideMark/>
          </w:tcPr>
          <w:p w14:paraId="5488BBB6" w14:textId="77777777" w:rsidR="002935A3" w:rsidRPr="002935A3" w:rsidRDefault="002935A3" w:rsidP="002935A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  <w:tc>
          <w:tcPr>
            <w:tcW w:w="1143" w:type="dxa"/>
            <w:noWrap/>
            <w:hideMark/>
          </w:tcPr>
          <w:p w14:paraId="1C9628BC" w14:textId="77777777" w:rsidR="002935A3" w:rsidRPr="002935A3" w:rsidRDefault="002935A3" w:rsidP="002935A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</w:tr>
      <w:tr w:rsidR="002935A3" w:rsidRPr="002935A3" w14:paraId="646C34E9" w14:textId="77777777" w:rsidTr="002935A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99" w:type="dxa"/>
            <w:noWrap/>
            <w:hideMark/>
          </w:tcPr>
          <w:p w14:paraId="32D242D7" w14:textId="77777777" w:rsidR="002935A3" w:rsidRPr="002935A3" w:rsidRDefault="002935A3" w:rsidP="002935A3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32</w:t>
            </w:r>
          </w:p>
        </w:tc>
        <w:tc>
          <w:tcPr>
            <w:tcW w:w="1608" w:type="dxa"/>
            <w:noWrap/>
            <w:hideMark/>
          </w:tcPr>
          <w:p w14:paraId="475AFD69" w14:textId="77777777" w:rsidR="002935A3" w:rsidRPr="002935A3" w:rsidRDefault="002935A3" w:rsidP="002935A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1</w:t>
            </w:r>
          </w:p>
        </w:tc>
        <w:tc>
          <w:tcPr>
            <w:tcW w:w="1143" w:type="dxa"/>
            <w:noWrap/>
            <w:hideMark/>
          </w:tcPr>
          <w:p w14:paraId="08B86DAE" w14:textId="77777777" w:rsidR="002935A3" w:rsidRPr="002935A3" w:rsidRDefault="002935A3" w:rsidP="002935A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1</w:t>
            </w:r>
          </w:p>
        </w:tc>
        <w:tc>
          <w:tcPr>
            <w:tcW w:w="1499" w:type="dxa"/>
            <w:noWrap/>
            <w:hideMark/>
          </w:tcPr>
          <w:p w14:paraId="0CEABFFE" w14:textId="77777777" w:rsidR="002935A3" w:rsidRPr="002935A3" w:rsidRDefault="002935A3" w:rsidP="002935A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32</w:t>
            </w:r>
          </w:p>
        </w:tc>
        <w:tc>
          <w:tcPr>
            <w:tcW w:w="1608" w:type="dxa"/>
            <w:noWrap/>
            <w:hideMark/>
          </w:tcPr>
          <w:p w14:paraId="24D437AF" w14:textId="77777777" w:rsidR="002935A3" w:rsidRPr="002935A3" w:rsidRDefault="002935A3" w:rsidP="002935A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  <w:tc>
          <w:tcPr>
            <w:tcW w:w="1143" w:type="dxa"/>
            <w:noWrap/>
            <w:hideMark/>
          </w:tcPr>
          <w:p w14:paraId="7C690831" w14:textId="77777777" w:rsidR="002935A3" w:rsidRPr="002935A3" w:rsidRDefault="002935A3" w:rsidP="002935A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</w:tr>
      <w:tr w:rsidR="002935A3" w:rsidRPr="002935A3" w14:paraId="6F1A19C9" w14:textId="77777777" w:rsidTr="002935A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99" w:type="dxa"/>
            <w:noWrap/>
            <w:hideMark/>
          </w:tcPr>
          <w:p w14:paraId="2636CB41" w14:textId="77777777" w:rsidR="002935A3" w:rsidRPr="002935A3" w:rsidRDefault="002935A3" w:rsidP="002935A3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64</w:t>
            </w:r>
          </w:p>
        </w:tc>
        <w:tc>
          <w:tcPr>
            <w:tcW w:w="1608" w:type="dxa"/>
            <w:noWrap/>
            <w:hideMark/>
          </w:tcPr>
          <w:p w14:paraId="1F2032B7" w14:textId="77777777" w:rsidR="002935A3" w:rsidRPr="002935A3" w:rsidRDefault="002935A3" w:rsidP="002935A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1</w:t>
            </w:r>
          </w:p>
        </w:tc>
        <w:tc>
          <w:tcPr>
            <w:tcW w:w="1143" w:type="dxa"/>
            <w:noWrap/>
            <w:hideMark/>
          </w:tcPr>
          <w:p w14:paraId="31464F81" w14:textId="77777777" w:rsidR="002935A3" w:rsidRPr="002935A3" w:rsidRDefault="002935A3" w:rsidP="002935A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1</w:t>
            </w:r>
          </w:p>
        </w:tc>
        <w:tc>
          <w:tcPr>
            <w:tcW w:w="1499" w:type="dxa"/>
            <w:noWrap/>
            <w:hideMark/>
          </w:tcPr>
          <w:p w14:paraId="41C41B25" w14:textId="77777777" w:rsidR="002935A3" w:rsidRPr="002935A3" w:rsidRDefault="002935A3" w:rsidP="002935A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64</w:t>
            </w:r>
          </w:p>
        </w:tc>
        <w:tc>
          <w:tcPr>
            <w:tcW w:w="1608" w:type="dxa"/>
            <w:noWrap/>
            <w:hideMark/>
          </w:tcPr>
          <w:p w14:paraId="1B524478" w14:textId="77777777" w:rsidR="002935A3" w:rsidRPr="002935A3" w:rsidRDefault="002935A3" w:rsidP="002935A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  <w:tc>
          <w:tcPr>
            <w:tcW w:w="1143" w:type="dxa"/>
            <w:noWrap/>
            <w:hideMark/>
          </w:tcPr>
          <w:p w14:paraId="3E1963E5" w14:textId="77777777" w:rsidR="002935A3" w:rsidRPr="002935A3" w:rsidRDefault="002935A3" w:rsidP="002935A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</w:tr>
      <w:tr w:rsidR="002935A3" w:rsidRPr="002935A3" w14:paraId="325A7DF9" w14:textId="77777777" w:rsidTr="002935A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99" w:type="dxa"/>
            <w:noWrap/>
            <w:hideMark/>
          </w:tcPr>
          <w:p w14:paraId="575C2CCE" w14:textId="77777777" w:rsidR="002935A3" w:rsidRPr="002935A3" w:rsidRDefault="002935A3" w:rsidP="002935A3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128</w:t>
            </w:r>
          </w:p>
        </w:tc>
        <w:tc>
          <w:tcPr>
            <w:tcW w:w="1608" w:type="dxa"/>
            <w:noWrap/>
            <w:hideMark/>
          </w:tcPr>
          <w:p w14:paraId="062FAD30" w14:textId="77777777" w:rsidR="002935A3" w:rsidRPr="002935A3" w:rsidRDefault="002935A3" w:rsidP="002935A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1</w:t>
            </w:r>
          </w:p>
        </w:tc>
        <w:tc>
          <w:tcPr>
            <w:tcW w:w="1143" w:type="dxa"/>
            <w:noWrap/>
            <w:hideMark/>
          </w:tcPr>
          <w:p w14:paraId="6E13AF73" w14:textId="77777777" w:rsidR="002935A3" w:rsidRPr="002935A3" w:rsidRDefault="002935A3" w:rsidP="002935A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1</w:t>
            </w:r>
          </w:p>
        </w:tc>
        <w:tc>
          <w:tcPr>
            <w:tcW w:w="1499" w:type="dxa"/>
            <w:noWrap/>
            <w:hideMark/>
          </w:tcPr>
          <w:p w14:paraId="770A96C6" w14:textId="77777777" w:rsidR="002935A3" w:rsidRPr="002935A3" w:rsidRDefault="002935A3" w:rsidP="002935A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128</w:t>
            </w:r>
          </w:p>
        </w:tc>
        <w:tc>
          <w:tcPr>
            <w:tcW w:w="1608" w:type="dxa"/>
            <w:noWrap/>
            <w:hideMark/>
          </w:tcPr>
          <w:p w14:paraId="6C4729E8" w14:textId="77777777" w:rsidR="002935A3" w:rsidRPr="002935A3" w:rsidRDefault="002935A3" w:rsidP="002935A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  <w:tc>
          <w:tcPr>
            <w:tcW w:w="1143" w:type="dxa"/>
            <w:noWrap/>
            <w:hideMark/>
          </w:tcPr>
          <w:p w14:paraId="011F8C6A" w14:textId="77777777" w:rsidR="002935A3" w:rsidRPr="002935A3" w:rsidRDefault="002935A3" w:rsidP="002935A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</w:tr>
      <w:tr w:rsidR="002935A3" w:rsidRPr="002935A3" w14:paraId="38E90CB9" w14:textId="77777777" w:rsidTr="002935A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99" w:type="dxa"/>
            <w:noWrap/>
            <w:hideMark/>
          </w:tcPr>
          <w:p w14:paraId="549F8D87" w14:textId="77777777" w:rsidR="002935A3" w:rsidRPr="002935A3" w:rsidRDefault="002935A3" w:rsidP="002935A3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256</w:t>
            </w:r>
          </w:p>
        </w:tc>
        <w:tc>
          <w:tcPr>
            <w:tcW w:w="1608" w:type="dxa"/>
            <w:noWrap/>
            <w:hideMark/>
          </w:tcPr>
          <w:p w14:paraId="080551BF" w14:textId="77777777" w:rsidR="002935A3" w:rsidRPr="002935A3" w:rsidRDefault="002935A3" w:rsidP="002935A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1</w:t>
            </w:r>
          </w:p>
        </w:tc>
        <w:tc>
          <w:tcPr>
            <w:tcW w:w="1143" w:type="dxa"/>
            <w:noWrap/>
            <w:hideMark/>
          </w:tcPr>
          <w:p w14:paraId="4F1DB226" w14:textId="77777777" w:rsidR="002935A3" w:rsidRPr="002935A3" w:rsidRDefault="002935A3" w:rsidP="002935A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1</w:t>
            </w:r>
          </w:p>
        </w:tc>
        <w:tc>
          <w:tcPr>
            <w:tcW w:w="1499" w:type="dxa"/>
            <w:noWrap/>
            <w:hideMark/>
          </w:tcPr>
          <w:p w14:paraId="0D63A868" w14:textId="77777777" w:rsidR="002935A3" w:rsidRPr="002935A3" w:rsidRDefault="002935A3" w:rsidP="002935A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256</w:t>
            </w:r>
          </w:p>
        </w:tc>
        <w:tc>
          <w:tcPr>
            <w:tcW w:w="1608" w:type="dxa"/>
            <w:noWrap/>
            <w:hideMark/>
          </w:tcPr>
          <w:p w14:paraId="43404DCF" w14:textId="77777777" w:rsidR="002935A3" w:rsidRPr="002935A3" w:rsidRDefault="002935A3" w:rsidP="002935A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  <w:tc>
          <w:tcPr>
            <w:tcW w:w="1143" w:type="dxa"/>
            <w:noWrap/>
            <w:hideMark/>
          </w:tcPr>
          <w:p w14:paraId="14F5E89A" w14:textId="77777777" w:rsidR="002935A3" w:rsidRPr="002935A3" w:rsidRDefault="002935A3" w:rsidP="002935A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</w:tr>
      <w:tr w:rsidR="002935A3" w:rsidRPr="002935A3" w14:paraId="611F267E" w14:textId="77777777" w:rsidTr="002935A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99" w:type="dxa"/>
            <w:noWrap/>
            <w:hideMark/>
          </w:tcPr>
          <w:p w14:paraId="5F99F88F" w14:textId="77777777" w:rsidR="002935A3" w:rsidRPr="002935A3" w:rsidRDefault="002935A3" w:rsidP="002935A3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512</w:t>
            </w:r>
          </w:p>
        </w:tc>
        <w:tc>
          <w:tcPr>
            <w:tcW w:w="1608" w:type="dxa"/>
            <w:noWrap/>
            <w:hideMark/>
          </w:tcPr>
          <w:p w14:paraId="30E1809C" w14:textId="77777777" w:rsidR="002935A3" w:rsidRPr="002935A3" w:rsidRDefault="002935A3" w:rsidP="002935A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1</w:t>
            </w:r>
          </w:p>
        </w:tc>
        <w:tc>
          <w:tcPr>
            <w:tcW w:w="1143" w:type="dxa"/>
            <w:noWrap/>
            <w:hideMark/>
          </w:tcPr>
          <w:p w14:paraId="560FA169" w14:textId="77777777" w:rsidR="002935A3" w:rsidRPr="002935A3" w:rsidRDefault="002935A3" w:rsidP="002935A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1</w:t>
            </w:r>
          </w:p>
        </w:tc>
        <w:tc>
          <w:tcPr>
            <w:tcW w:w="1499" w:type="dxa"/>
            <w:noWrap/>
            <w:hideMark/>
          </w:tcPr>
          <w:p w14:paraId="6D79235B" w14:textId="77777777" w:rsidR="002935A3" w:rsidRPr="002935A3" w:rsidRDefault="002935A3" w:rsidP="002935A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512</w:t>
            </w:r>
          </w:p>
        </w:tc>
        <w:tc>
          <w:tcPr>
            <w:tcW w:w="1608" w:type="dxa"/>
            <w:noWrap/>
            <w:hideMark/>
          </w:tcPr>
          <w:p w14:paraId="5B4E443B" w14:textId="77777777" w:rsidR="002935A3" w:rsidRPr="002935A3" w:rsidRDefault="002935A3" w:rsidP="002935A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  <w:tc>
          <w:tcPr>
            <w:tcW w:w="1143" w:type="dxa"/>
            <w:noWrap/>
            <w:hideMark/>
          </w:tcPr>
          <w:p w14:paraId="649C741B" w14:textId="77777777" w:rsidR="002935A3" w:rsidRPr="002935A3" w:rsidRDefault="002935A3" w:rsidP="002935A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</w:tr>
      <w:tr w:rsidR="002935A3" w:rsidRPr="002935A3" w14:paraId="1A8E980D" w14:textId="77777777" w:rsidTr="002935A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99" w:type="dxa"/>
            <w:noWrap/>
            <w:hideMark/>
          </w:tcPr>
          <w:p w14:paraId="0314A531" w14:textId="77777777" w:rsidR="002935A3" w:rsidRPr="002935A3" w:rsidRDefault="002935A3" w:rsidP="002935A3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1024</w:t>
            </w:r>
          </w:p>
        </w:tc>
        <w:tc>
          <w:tcPr>
            <w:tcW w:w="1608" w:type="dxa"/>
            <w:noWrap/>
            <w:hideMark/>
          </w:tcPr>
          <w:p w14:paraId="4A11EE1D" w14:textId="77777777" w:rsidR="002935A3" w:rsidRPr="002935A3" w:rsidRDefault="002935A3" w:rsidP="002935A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1</w:t>
            </w:r>
          </w:p>
        </w:tc>
        <w:tc>
          <w:tcPr>
            <w:tcW w:w="1143" w:type="dxa"/>
            <w:noWrap/>
            <w:hideMark/>
          </w:tcPr>
          <w:p w14:paraId="2CE8B9E9" w14:textId="77777777" w:rsidR="002935A3" w:rsidRPr="002935A3" w:rsidRDefault="002935A3" w:rsidP="002935A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1</w:t>
            </w:r>
          </w:p>
        </w:tc>
        <w:tc>
          <w:tcPr>
            <w:tcW w:w="1499" w:type="dxa"/>
            <w:noWrap/>
            <w:hideMark/>
          </w:tcPr>
          <w:p w14:paraId="2C3EE2F6" w14:textId="77777777" w:rsidR="002935A3" w:rsidRPr="002935A3" w:rsidRDefault="002935A3" w:rsidP="002935A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1024</w:t>
            </w:r>
          </w:p>
        </w:tc>
        <w:tc>
          <w:tcPr>
            <w:tcW w:w="1608" w:type="dxa"/>
            <w:noWrap/>
            <w:hideMark/>
          </w:tcPr>
          <w:p w14:paraId="0395D183" w14:textId="77777777" w:rsidR="002935A3" w:rsidRPr="002935A3" w:rsidRDefault="002935A3" w:rsidP="002935A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  <w:tc>
          <w:tcPr>
            <w:tcW w:w="1143" w:type="dxa"/>
            <w:noWrap/>
            <w:hideMark/>
          </w:tcPr>
          <w:p w14:paraId="25932F69" w14:textId="77777777" w:rsidR="002935A3" w:rsidRPr="002935A3" w:rsidRDefault="002935A3" w:rsidP="002935A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</w:tr>
      <w:tr w:rsidR="002935A3" w:rsidRPr="002935A3" w14:paraId="10EFAFEA" w14:textId="77777777" w:rsidTr="002935A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99" w:type="dxa"/>
            <w:noWrap/>
            <w:hideMark/>
          </w:tcPr>
          <w:p w14:paraId="6B6BFA72" w14:textId="77777777" w:rsidR="002935A3" w:rsidRPr="002935A3" w:rsidRDefault="002935A3" w:rsidP="002935A3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2048</w:t>
            </w:r>
          </w:p>
        </w:tc>
        <w:tc>
          <w:tcPr>
            <w:tcW w:w="1608" w:type="dxa"/>
            <w:noWrap/>
            <w:hideMark/>
          </w:tcPr>
          <w:p w14:paraId="2873CB72" w14:textId="77777777" w:rsidR="002935A3" w:rsidRPr="002935A3" w:rsidRDefault="002935A3" w:rsidP="002935A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1</w:t>
            </w:r>
          </w:p>
        </w:tc>
        <w:tc>
          <w:tcPr>
            <w:tcW w:w="1143" w:type="dxa"/>
            <w:noWrap/>
            <w:hideMark/>
          </w:tcPr>
          <w:p w14:paraId="7D509AC5" w14:textId="77777777" w:rsidR="002935A3" w:rsidRPr="002935A3" w:rsidRDefault="002935A3" w:rsidP="002935A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1</w:t>
            </w:r>
          </w:p>
        </w:tc>
        <w:tc>
          <w:tcPr>
            <w:tcW w:w="1499" w:type="dxa"/>
            <w:noWrap/>
            <w:hideMark/>
          </w:tcPr>
          <w:p w14:paraId="12CECF7D" w14:textId="77777777" w:rsidR="002935A3" w:rsidRPr="002935A3" w:rsidRDefault="002935A3" w:rsidP="002935A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2048</w:t>
            </w:r>
          </w:p>
        </w:tc>
        <w:tc>
          <w:tcPr>
            <w:tcW w:w="1608" w:type="dxa"/>
            <w:noWrap/>
            <w:hideMark/>
          </w:tcPr>
          <w:p w14:paraId="22FAB5E5" w14:textId="77777777" w:rsidR="002935A3" w:rsidRPr="002935A3" w:rsidRDefault="002935A3" w:rsidP="002935A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  <w:tc>
          <w:tcPr>
            <w:tcW w:w="1143" w:type="dxa"/>
            <w:noWrap/>
            <w:hideMark/>
          </w:tcPr>
          <w:p w14:paraId="0720D09C" w14:textId="77777777" w:rsidR="002935A3" w:rsidRPr="002935A3" w:rsidRDefault="002935A3" w:rsidP="002935A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</w:tr>
      <w:tr w:rsidR="002935A3" w:rsidRPr="002935A3" w14:paraId="636FFE94" w14:textId="77777777" w:rsidTr="002935A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99" w:type="dxa"/>
            <w:noWrap/>
            <w:hideMark/>
          </w:tcPr>
          <w:p w14:paraId="563C632C" w14:textId="77777777" w:rsidR="002935A3" w:rsidRPr="002935A3" w:rsidRDefault="002935A3" w:rsidP="002935A3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4096</w:t>
            </w:r>
          </w:p>
        </w:tc>
        <w:tc>
          <w:tcPr>
            <w:tcW w:w="1608" w:type="dxa"/>
            <w:noWrap/>
            <w:hideMark/>
          </w:tcPr>
          <w:p w14:paraId="65B56D8B" w14:textId="77777777" w:rsidR="002935A3" w:rsidRPr="002935A3" w:rsidRDefault="002935A3" w:rsidP="002935A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1</w:t>
            </w:r>
          </w:p>
        </w:tc>
        <w:tc>
          <w:tcPr>
            <w:tcW w:w="1143" w:type="dxa"/>
            <w:noWrap/>
            <w:hideMark/>
          </w:tcPr>
          <w:p w14:paraId="7C38502C" w14:textId="77777777" w:rsidR="002935A3" w:rsidRPr="002935A3" w:rsidRDefault="002935A3" w:rsidP="002935A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1</w:t>
            </w:r>
          </w:p>
        </w:tc>
        <w:tc>
          <w:tcPr>
            <w:tcW w:w="1499" w:type="dxa"/>
            <w:noWrap/>
            <w:hideMark/>
          </w:tcPr>
          <w:p w14:paraId="264DDC7F" w14:textId="77777777" w:rsidR="002935A3" w:rsidRPr="002935A3" w:rsidRDefault="002935A3" w:rsidP="002935A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4096</w:t>
            </w:r>
          </w:p>
        </w:tc>
        <w:tc>
          <w:tcPr>
            <w:tcW w:w="1608" w:type="dxa"/>
            <w:noWrap/>
            <w:hideMark/>
          </w:tcPr>
          <w:p w14:paraId="1410C836" w14:textId="77777777" w:rsidR="002935A3" w:rsidRPr="002935A3" w:rsidRDefault="002935A3" w:rsidP="002935A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  <w:tc>
          <w:tcPr>
            <w:tcW w:w="1143" w:type="dxa"/>
            <w:noWrap/>
            <w:hideMark/>
          </w:tcPr>
          <w:p w14:paraId="62DD6B73" w14:textId="77777777" w:rsidR="002935A3" w:rsidRPr="002935A3" w:rsidRDefault="002935A3" w:rsidP="002935A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</w:tr>
      <w:tr w:rsidR="002935A3" w:rsidRPr="002935A3" w14:paraId="3B3DE05E" w14:textId="77777777" w:rsidTr="002935A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99" w:type="dxa"/>
            <w:noWrap/>
            <w:hideMark/>
          </w:tcPr>
          <w:p w14:paraId="5A8671DE" w14:textId="77777777" w:rsidR="002935A3" w:rsidRPr="002935A3" w:rsidRDefault="002935A3" w:rsidP="002935A3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8192</w:t>
            </w:r>
          </w:p>
        </w:tc>
        <w:tc>
          <w:tcPr>
            <w:tcW w:w="1608" w:type="dxa"/>
            <w:noWrap/>
            <w:hideMark/>
          </w:tcPr>
          <w:p w14:paraId="72CB4662" w14:textId="77777777" w:rsidR="002935A3" w:rsidRPr="002935A3" w:rsidRDefault="002935A3" w:rsidP="002935A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1</w:t>
            </w:r>
          </w:p>
        </w:tc>
        <w:tc>
          <w:tcPr>
            <w:tcW w:w="1143" w:type="dxa"/>
            <w:noWrap/>
            <w:hideMark/>
          </w:tcPr>
          <w:p w14:paraId="7B581DA7" w14:textId="77777777" w:rsidR="002935A3" w:rsidRPr="002935A3" w:rsidRDefault="002935A3" w:rsidP="002935A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1</w:t>
            </w:r>
          </w:p>
        </w:tc>
        <w:tc>
          <w:tcPr>
            <w:tcW w:w="1499" w:type="dxa"/>
            <w:noWrap/>
            <w:hideMark/>
          </w:tcPr>
          <w:p w14:paraId="222D15C8" w14:textId="77777777" w:rsidR="002935A3" w:rsidRPr="002935A3" w:rsidRDefault="002935A3" w:rsidP="002935A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8192</w:t>
            </w:r>
          </w:p>
        </w:tc>
        <w:tc>
          <w:tcPr>
            <w:tcW w:w="1608" w:type="dxa"/>
            <w:noWrap/>
            <w:hideMark/>
          </w:tcPr>
          <w:p w14:paraId="36A96A0E" w14:textId="77777777" w:rsidR="002935A3" w:rsidRPr="002935A3" w:rsidRDefault="002935A3" w:rsidP="002935A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  <w:tc>
          <w:tcPr>
            <w:tcW w:w="1143" w:type="dxa"/>
            <w:noWrap/>
            <w:hideMark/>
          </w:tcPr>
          <w:p w14:paraId="1C56711B" w14:textId="77777777" w:rsidR="002935A3" w:rsidRPr="002935A3" w:rsidRDefault="002935A3" w:rsidP="002935A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</w:tr>
      <w:tr w:rsidR="002935A3" w:rsidRPr="002935A3" w14:paraId="31E76827" w14:textId="77777777" w:rsidTr="002935A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99" w:type="dxa"/>
            <w:noWrap/>
            <w:hideMark/>
          </w:tcPr>
          <w:p w14:paraId="4FD53B88" w14:textId="77777777" w:rsidR="002935A3" w:rsidRPr="002935A3" w:rsidRDefault="002935A3" w:rsidP="002935A3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16384</w:t>
            </w:r>
          </w:p>
        </w:tc>
        <w:tc>
          <w:tcPr>
            <w:tcW w:w="1608" w:type="dxa"/>
            <w:noWrap/>
            <w:hideMark/>
          </w:tcPr>
          <w:p w14:paraId="4259B1E3" w14:textId="77777777" w:rsidR="002935A3" w:rsidRPr="002935A3" w:rsidRDefault="002935A3" w:rsidP="002935A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1</w:t>
            </w:r>
          </w:p>
        </w:tc>
        <w:tc>
          <w:tcPr>
            <w:tcW w:w="1143" w:type="dxa"/>
            <w:noWrap/>
            <w:hideMark/>
          </w:tcPr>
          <w:p w14:paraId="060A375F" w14:textId="77777777" w:rsidR="002935A3" w:rsidRPr="002935A3" w:rsidRDefault="002935A3" w:rsidP="002935A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1</w:t>
            </w:r>
          </w:p>
        </w:tc>
        <w:tc>
          <w:tcPr>
            <w:tcW w:w="1499" w:type="dxa"/>
            <w:noWrap/>
            <w:hideMark/>
          </w:tcPr>
          <w:p w14:paraId="4543BB83" w14:textId="77777777" w:rsidR="002935A3" w:rsidRPr="002935A3" w:rsidRDefault="002935A3" w:rsidP="002935A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16384</w:t>
            </w:r>
          </w:p>
        </w:tc>
        <w:tc>
          <w:tcPr>
            <w:tcW w:w="1608" w:type="dxa"/>
            <w:noWrap/>
            <w:hideMark/>
          </w:tcPr>
          <w:p w14:paraId="527D74C5" w14:textId="77777777" w:rsidR="002935A3" w:rsidRPr="002935A3" w:rsidRDefault="002935A3" w:rsidP="002935A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  <w:tc>
          <w:tcPr>
            <w:tcW w:w="1143" w:type="dxa"/>
            <w:noWrap/>
            <w:hideMark/>
          </w:tcPr>
          <w:p w14:paraId="31F57DC9" w14:textId="77777777" w:rsidR="002935A3" w:rsidRPr="002935A3" w:rsidRDefault="002935A3" w:rsidP="002935A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</w:tr>
    </w:tbl>
    <w:p w14:paraId="29354CED" w14:textId="77777777" w:rsidR="00604B9E" w:rsidRPr="007754FC" w:rsidRDefault="00604B9E" w:rsidP="002528C3">
      <w:pPr>
        <w:jc w:val="both"/>
        <w:rPr>
          <w:rFonts w:ascii="Arial" w:hAnsi="Arial" w:cs="Arial"/>
        </w:rPr>
      </w:pPr>
    </w:p>
    <w:tbl>
      <w:tblPr>
        <w:tblStyle w:val="TabelaSimples1"/>
        <w:tblW w:w="8506" w:type="dxa"/>
        <w:tblLook w:val="04A0" w:firstRow="1" w:lastRow="0" w:firstColumn="1" w:lastColumn="0" w:noHBand="0" w:noVBand="1"/>
      </w:tblPr>
      <w:tblGrid>
        <w:gridCol w:w="1382"/>
        <w:gridCol w:w="1483"/>
        <w:gridCol w:w="1605"/>
        <w:gridCol w:w="1382"/>
        <w:gridCol w:w="1483"/>
        <w:gridCol w:w="1171"/>
      </w:tblGrid>
      <w:tr w:rsidR="0027301A" w:rsidRPr="007754FC" w14:paraId="028D0E0B" w14:textId="77777777" w:rsidTr="00E7619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506" w:type="dxa"/>
            <w:gridSpan w:val="6"/>
            <w:noWrap/>
            <w:hideMark/>
          </w:tcPr>
          <w:p w14:paraId="7E579F74" w14:textId="77777777" w:rsidR="0027301A" w:rsidRPr="007754FC" w:rsidRDefault="0027301A" w:rsidP="00604B9E">
            <w:pPr>
              <w:jc w:val="center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Base 2</w:t>
            </w:r>
          </w:p>
        </w:tc>
      </w:tr>
      <w:tr w:rsidR="00604B9E" w:rsidRPr="007754FC" w14:paraId="0CA5E7F4" w14:textId="77777777" w:rsidTr="00E7619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470" w:type="dxa"/>
            <w:gridSpan w:val="3"/>
            <w:noWrap/>
            <w:hideMark/>
          </w:tcPr>
          <w:p w14:paraId="78607ADC" w14:textId="77777777" w:rsidR="00604B9E" w:rsidRPr="007754FC" w:rsidRDefault="00604B9E" w:rsidP="00604B9E">
            <w:pPr>
              <w:jc w:val="center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Acessos</w:t>
            </w:r>
          </w:p>
        </w:tc>
        <w:tc>
          <w:tcPr>
            <w:tcW w:w="4036" w:type="dxa"/>
            <w:gridSpan w:val="3"/>
            <w:noWrap/>
            <w:hideMark/>
          </w:tcPr>
          <w:p w14:paraId="0DEE5E57" w14:textId="77777777" w:rsidR="00604B9E" w:rsidRPr="007754FC" w:rsidRDefault="00604B9E" w:rsidP="00604B9E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b/>
                <w:bCs/>
                <w:color w:val="000000"/>
                <w:lang w:eastAsia="pt-BR"/>
              </w:rPr>
              <w:t>Tempo</w:t>
            </w:r>
          </w:p>
        </w:tc>
      </w:tr>
      <w:tr w:rsidR="00604B9E" w:rsidRPr="007754FC" w14:paraId="06E1653C" w14:textId="77777777" w:rsidTr="00E7619F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2" w:type="dxa"/>
            <w:noWrap/>
            <w:hideMark/>
          </w:tcPr>
          <w:p w14:paraId="53C045E5" w14:textId="77777777" w:rsidR="00604B9E" w:rsidRPr="007754FC" w:rsidRDefault="00604B9E" w:rsidP="00604B9E">
            <w:pPr>
              <w:jc w:val="center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Tamanho</w:t>
            </w:r>
          </w:p>
        </w:tc>
        <w:tc>
          <w:tcPr>
            <w:tcW w:w="1483" w:type="dxa"/>
            <w:noWrap/>
            <w:hideMark/>
          </w:tcPr>
          <w:p w14:paraId="12463C42" w14:textId="77777777" w:rsidR="00604B9E" w:rsidRPr="007754FC" w:rsidRDefault="00604B9E" w:rsidP="00604B9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b/>
                <w:bCs/>
                <w:color w:val="000000"/>
                <w:lang w:eastAsia="pt-BR"/>
              </w:rPr>
              <w:t>Karatsuba</w:t>
            </w:r>
          </w:p>
        </w:tc>
        <w:tc>
          <w:tcPr>
            <w:tcW w:w="1605" w:type="dxa"/>
            <w:noWrap/>
            <w:hideMark/>
          </w:tcPr>
          <w:p w14:paraId="2B827031" w14:textId="77777777" w:rsidR="00604B9E" w:rsidRPr="007754FC" w:rsidRDefault="00604B9E" w:rsidP="00604B9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b/>
                <w:bCs/>
                <w:color w:val="000000"/>
                <w:lang w:eastAsia="pt-BR"/>
              </w:rPr>
              <w:t>Padrão</w:t>
            </w:r>
          </w:p>
        </w:tc>
        <w:tc>
          <w:tcPr>
            <w:tcW w:w="1382" w:type="dxa"/>
            <w:noWrap/>
            <w:hideMark/>
          </w:tcPr>
          <w:p w14:paraId="74EF985D" w14:textId="77777777" w:rsidR="00604B9E" w:rsidRPr="007754FC" w:rsidRDefault="00604B9E" w:rsidP="00604B9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b/>
                <w:bCs/>
                <w:color w:val="000000"/>
                <w:lang w:eastAsia="pt-BR"/>
              </w:rPr>
              <w:t>Tamanho</w:t>
            </w:r>
          </w:p>
        </w:tc>
        <w:tc>
          <w:tcPr>
            <w:tcW w:w="1483" w:type="dxa"/>
            <w:noWrap/>
            <w:hideMark/>
          </w:tcPr>
          <w:p w14:paraId="26B50F57" w14:textId="77777777" w:rsidR="00604B9E" w:rsidRPr="007754FC" w:rsidRDefault="00604B9E" w:rsidP="00604B9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b/>
                <w:bCs/>
                <w:color w:val="000000"/>
                <w:lang w:eastAsia="pt-BR"/>
              </w:rPr>
              <w:t>Karatsuba</w:t>
            </w:r>
          </w:p>
        </w:tc>
        <w:tc>
          <w:tcPr>
            <w:tcW w:w="1171" w:type="dxa"/>
            <w:noWrap/>
            <w:hideMark/>
          </w:tcPr>
          <w:p w14:paraId="0B1A3149" w14:textId="77777777" w:rsidR="00604B9E" w:rsidRPr="007754FC" w:rsidRDefault="00604B9E" w:rsidP="00604B9E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b/>
                <w:bCs/>
                <w:color w:val="000000"/>
                <w:lang w:eastAsia="pt-BR"/>
              </w:rPr>
              <w:t>Padrão</w:t>
            </w:r>
          </w:p>
        </w:tc>
      </w:tr>
      <w:tr w:rsidR="00604B9E" w:rsidRPr="007754FC" w14:paraId="31D80E9D" w14:textId="77777777" w:rsidTr="00E7619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2" w:type="dxa"/>
            <w:noWrap/>
            <w:hideMark/>
          </w:tcPr>
          <w:p w14:paraId="0FF56C9E" w14:textId="77777777" w:rsidR="00604B9E" w:rsidRPr="007754FC" w:rsidRDefault="00604B9E" w:rsidP="00E7619F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</w:t>
            </w:r>
          </w:p>
        </w:tc>
        <w:tc>
          <w:tcPr>
            <w:tcW w:w="1483" w:type="dxa"/>
            <w:noWrap/>
            <w:hideMark/>
          </w:tcPr>
          <w:p w14:paraId="55549741" w14:textId="77777777" w:rsidR="00604B9E" w:rsidRPr="007754FC" w:rsidRDefault="00604B9E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</w:t>
            </w:r>
          </w:p>
        </w:tc>
        <w:tc>
          <w:tcPr>
            <w:tcW w:w="1605" w:type="dxa"/>
            <w:noWrap/>
            <w:hideMark/>
          </w:tcPr>
          <w:p w14:paraId="293B78BF" w14:textId="77777777" w:rsidR="00604B9E" w:rsidRPr="007754FC" w:rsidRDefault="00604B9E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</w:t>
            </w:r>
          </w:p>
        </w:tc>
        <w:tc>
          <w:tcPr>
            <w:tcW w:w="1382" w:type="dxa"/>
            <w:noWrap/>
            <w:hideMark/>
          </w:tcPr>
          <w:p w14:paraId="70A7CCC4" w14:textId="77777777" w:rsidR="00604B9E" w:rsidRPr="007754FC" w:rsidRDefault="00604B9E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</w:t>
            </w:r>
          </w:p>
        </w:tc>
        <w:tc>
          <w:tcPr>
            <w:tcW w:w="1483" w:type="dxa"/>
            <w:noWrap/>
            <w:hideMark/>
          </w:tcPr>
          <w:p w14:paraId="706768E5" w14:textId="77777777" w:rsidR="00604B9E" w:rsidRPr="007754FC" w:rsidRDefault="00604B9E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  <w:tc>
          <w:tcPr>
            <w:tcW w:w="1171" w:type="dxa"/>
            <w:noWrap/>
            <w:hideMark/>
          </w:tcPr>
          <w:p w14:paraId="4A301665" w14:textId="77777777" w:rsidR="00604B9E" w:rsidRPr="007754FC" w:rsidRDefault="00604B9E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</w:tr>
      <w:tr w:rsidR="00604B9E" w:rsidRPr="007754FC" w14:paraId="7157798D" w14:textId="77777777" w:rsidTr="00E7619F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2" w:type="dxa"/>
            <w:noWrap/>
            <w:hideMark/>
          </w:tcPr>
          <w:p w14:paraId="48B5626B" w14:textId="77777777" w:rsidR="00604B9E" w:rsidRPr="007754FC" w:rsidRDefault="00604B9E" w:rsidP="00E7619F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2</w:t>
            </w:r>
          </w:p>
        </w:tc>
        <w:tc>
          <w:tcPr>
            <w:tcW w:w="1483" w:type="dxa"/>
            <w:noWrap/>
            <w:hideMark/>
          </w:tcPr>
          <w:p w14:paraId="718D845A" w14:textId="77777777" w:rsidR="00604B9E" w:rsidRPr="007754FC" w:rsidRDefault="00604B9E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</w:t>
            </w:r>
          </w:p>
        </w:tc>
        <w:tc>
          <w:tcPr>
            <w:tcW w:w="1605" w:type="dxa"/>
            <w:noWrap/>
            <w:hideMark/>
          </w:tcPr>
          <w:p w14:paraId="5D1B5699" w14:textId="77777777" w:rsidR="00604B9E" w:rsidRPr="007754FC" w:rsidRDefault="00604B9E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</w:t>
            </w:r>
          </w:p>
        </w:tc>
        <w:tc>
          <w:tcPr>
            <w:tcW w:w="1382" w:type="dxa"/>
            <w:noWrap/>
            <w:hideMark/>
          </w:tcPr>
          <w:p w14:paraId="39C8CFD6" w14:textId="77777777" w:rsidR="00604B9E" w:rsidRPr="007754FC" w:rsidRDefault="00604B9E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2</w:t>
            </w:r>
          </w:p>
        </w:tc>
        <w:tc>
          <w:tcPr>
            <w:tcW w:w="1483" w:type="dxa"/>
            <w:noWrap/>
            <w:hideMark/>
          </w:tcPr>
          <w:p w14:paraId="67DA2912" w14:textId="77777777" w:rsidR="00604B9E" w:rsidRPr="007754FC" w:rsidRDefault="00604B9E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  <w:tc>
          <w:tcPr>
            <w:tcW w:w="1171" w:type="dxa"/>
            <w:noWrap/>
            <w:hideMark/>
          </w:tcPr>
          <w:p w14:paraId="376679B2" w14:textId="77777777" w:rsidR="00604B9E" w:rsidRPr="007754FC" w:rsidRDefault="00604B9E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</w:tr>
      <w:tr w:rsidR="00604B9E" w:rsidRPr="007754FC" w14:paraId="1BADF1D0" w14:textId="77777777" w:rsidTr="00E7619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2" w:type="dxa"/>
            <w:noWrap/>
            <w:hideMark/>
          </w:tcPr>
          <w:p w14:paraId="43DF18E6" w14:textId="77777777" w:rsidR="00604B9E" w:rsidRPr="007754FC" w:rsidRDefault="00604B9E" w:rsidP="00E7619F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4</w:t>
            </w:r>
          </w:p>
        </w:tc>
        <w:tc>
          <w:tcPr>
            <w:tcW w:w="1483" w:type="dxa"/>
            <w:noWrap/>
            <w:hideMark/>
          </w:tcPr>
          <w:p w14:paraId="60CB0100" w14:textId="77777777" w:rsidR="00604B9E" w:rsidRPr="007754FC" w:rsidRDefault="00604B9E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0</w:t>
            </w:r>
          </w:p>
        </w:tc>
        <w:tc>
          <w:tcPr>
            <w:tcW w:w="1605" w:type="dxa"/>
            <w:noWrap/>
            <w:hideMark/>
          </w:tcPr>
          <w:p w14:paraId="66F247D8" w14:textId="77777777" w:rsidR="00604B9E" w:rsidRPr="007754FC" w:rsidRDefault="00604B9E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3</w:t>
            </w:r>
          </w:p>
        </w:tc>
        <w:tc>
          <w:tcPr>
            <w:tcW w:w="1382" w:type="dxa"/>
            <w:noWrap/>
            <w:hideMark/>
          </w:tcPr>
          <w:p w14:paraId="62573BDC" w14:textId="77777777" w:rsidR="00604B9E" w:rsidRPr="007754FC" w:rsidRDefault="00604B9E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4</w:t>
            </w:r>
          </w:p>
        </w:tc>
        <w:tc>
          <w:tcPr>
            <w:tcW w:w="1483" w:type="dxa"/>
            <w:noWrap/>
            <w:hideMark/>
          </w:tcPr>
          <w:p w14:paraId="47A063D4" w14:textId="77777777" w:rsidR="00604B9E" w:rsidRPr="007754FC" w:rsidRDefault="00604B9E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  <w:tc>
          <w:tcPr>
            <w:tcW w:w="1171" w:type="dxa"/>
            <w:noWrap/>
            <w:hideMark/>
          </w:tcPr>
          <w:p w14:paraId="6F228DFC" w14:textId="77777777" w:rsidR="00604B9E" w:rsidRPr="007754FC" w:rsidRDefault="00604B9E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</w:tr>
      <w:tr w:rsidR="00604B9E" w:rsidRPr="007754FC" w14:paraId="0BBB02C5" w14:textId="77777777" w:rsidTr="00E7619F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2" w:type="dxa"/>
            <w:noWrap/>
            <w:hideMark/>
          </w:tcPr>
          <w:p w14:paraId="7B227660" w14:textId="77777777" w:rsidR="00604B9E" w:rsidRPr="007754FC" w:rsidRDefault="00604B9E" w:rsidP="00E7619F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8</w:t>
            </w:r>
          </w:p>
        </w:tc>
        <w:tc>
          <w:tcPr>
            <w:tcW w:w="1483" w:type="dxa"/>
            <w:noWrap/>
            <w:hideMark/>
          </w:tcPr>
          <w:p w14:paraId="74243B74" w14:textId="77777777" w:rsidR="00604B9E" w:rsidRPr="007754FC" w:rsidRDefault="00604B9E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34</w:t>
            </w:r>
          </w:p>
        </w:tc>
        <w:tc>
          <w:tcPr>
            <w:tcW w:w="1605" w:type="dxa"/>
            <w:noWrap/>
            <w:hideMark/>
          </w:tcPr>
          <w:p w14:paraId="2D09D7A3" w14:textId="77777777" w:rsidR="00604B9E" w:rsidRPr="007754FC" w:rsidRDefault="00604B9E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65</w:t>
            </w:r>
          </w:p>
        </w:tc>
        <w:tc>
          <w:tcPr>
            <w:tcW w:w="1382" w:type="dxa"/>
            <w:noWrap/>
            <w:hideMark/>
          </w:tcPr>
          <w:p w14:paraId="09DD81A8" w14:textId="77777777" w:rsidR="00604B9E" w:rsidRPr="007754FC" w:rsidRDefault="00604B9E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8</w:t>
            </w:r>
          </w:p>
        </w:tc>
        <w:tc>
          <w:tcPr>
            <w:tcW w:w="1483" w:type="dxa"/>
            <w:noWrap/>
            <w:hideMark/>
          </w:tcPr>
          <w:p w14:paraId="11C3CD65" w14:textId="77777777" w:rsidR="00604B9E" w:rsidRPr="007754FC" w:rsidRDefault="00604B9E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  <w:tc>
          <w:tcPr>
            <w:tcW w:w="1171" w:type="dxa"/>
            <w:noWrap/>
            <w:hideMark/>
          </w:tcPr>
          <w:p w14:paraId="1FAB5A7C" w14:textId="77777777" w:rsidR="00604B9E" w:rsidRPr="007754FC" w:rsidRDefault="00604B9E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</w:tr>
      <w:tr w:rsidR="00604B9E" w:rsidRPr="007754FC" w14:paraId="4369593E" w14:textId="77777777" w:rsidTr="00E7619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2" w:type="dxa"/>
            <w:noWrap/>
            <w:hideMark/>
          </w:tcPr>
          <w:p w14:paraId="2065EA21" w14:textId="77777777" w:rsidR="00604B9E" w:rsidRPr="007754FC" w:rsidRDefault="00604B9E" w:rsidP="00E7619F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6</w:t>
            </w:r>
          </w:p>
        </w:tc>
        <w:tc>
          <w:tcPr>
            <w:tcW w:w="1483" w:type="dxa"/>
            <w:noWrap/>
            <w:hideMark/>
          </w:tcPr>
          <w:p w14:paraId="00D3AE10" w14:textId="77777777" w:rsidR="00604B9E" w:rsidRPr="007754FC" w:rsidRDefault="00604B9E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12</w:t>
            </w:r>
          </w:p>
        </w:tc>
        <w:tc>
          <w:tcPr>
            <w:tcW w:w="1605" w:type="dxa"/>
            <w:noWrap/>
            <w:hideMark/>
          </w:tcPr>
          <w:p w14:paraId="53C94685" w14:textId="77777777" w:rsidR="00604B9E" w:rsidRPr="007754FC" w:rsidRDefault="00604B9E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285</w:t>
            </w:r>
          </w:p>
        </w:tc>
        <w:tc>
          <w:tcPr>
            <w:tcW w:w="1382" w:type="dxa"/>
            <w:noWrap/>
            <w:hideMark/>
          </w:tcPr>
          <w:p w14:paraId="7275163B" w14:textId="77777777" w:rsidR="00604B9E" w:rsidRPr="007754FC" w:rsidRDefault="00604B9E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6</w:t>
            </w:r>
          </w:p>
        </w:tc>
        <w:tc>
          <w:tcPr>
            <w:tcW w:w="1483" w:type="dxa"/>
            <w:noWrap/>
            <w:hideMark/>
          </w:tcPr>
          <w:p w14:paraId="10E2BC9D" w14:textId="77777777" w:rsidR="00604B9E" w:rsidRPr="007754FC" w:rsidRDefault="00604B9E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  <w:tc>
          <w:tcPr>
            <w:tcW w:w="1171" w:type="dxa"/>
            <w:noWrap/>
            <w:hideMark/>
          </w:tcPr>
          <w:p w14:paraId="656A8B28" w14:textId="77777777" w:rsidR="00604B9E" w:rsidRPr="007754FC" w:rsidRDefault="00604B9E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</w:tr>
      <w:tr w:rsidR="00604B9E" w:rsidRPr="007754FC" w14:paraId="771C5030" w14:textId="77777777" w:rsidTr="00E7619F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2" w:type="dxa"/>
            <w:noWrap/>
            <w:hideMark/>
          </w:tcPr>
          <w:p w14:paraId="3B9185F3" w14:textId="77777777" w:rsidR="00604B9E" w:rsidRPr="007754FC" w:rsidRDefault="00604B9E" w:rsidP="00E7619F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32</w:t>
            </w:r>
          </w:p>
        </w:tc>
        <w:tc>
          <w:tcPr>
            <w:tcW w:w="1483" w:type="dxa"/>
            <w:noWrap/>
            <w:hideMark/>
          </w:tcPr>
          <w:p w14:paraId="58CCA0BB" w14:textId="77777777" w:rsidR="00604B9E" w:rsidRPr="007754FC" w:rsidRDefault="00604B9E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226</w:t>
            </w:r>
          </w:p>
        </w:tc>
        <w:tc>
          <w:tcPr>
            <w:tcW w:w="1605" w:type="dxa"/>
            <w:noWrap/>
            <w:hideMark/>
          </w:tcPr>
          <w:p w14:paraId="3D3EFD86" w14:textId="77777777" w:rsidR="00604B9E" w:rsidRPr="007754FC" w:rsidRDefault="00604B9E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753</w:t>
            </w:r>
          </w:p>
        </w:tc>
        <w:tc>
          <w:tcPr>
            <w:tcW w:w="1382" w:type="dxa"/>
            <w:noWrap/>
            <w:hideMark/>
          </w:tcPr>
          <w:p w14:paraId="359A249E" w14:textId="77777777" w:rsidR="00604B9E" w:rsidRPr="007754FC" w:rsidRDefault="00604B9E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32</w:t>
            </w:r>
          </w:p>
        </w:tc>
        <w:tc>
          <w:tcPr>
            <w:tcW w:w="1483" w:type="dxa"/>
            <w:noWrap/>
            <w:hideMark/>
          </w:tcPr>
          <w:p w14:paraId="757B8462" w14:textId="77777777" w:rsidR="00604B9E" w:rsidRPr="007754FC" w:rsidRDefault="00604B9E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  <w:tc>
          <w:tcPr>
            <w:tcW w:w="1171" w:type="dxa"/>
            <w:noWrap/>
            <w:hideMark/>
          </w:tcPr>
          <w:p w14:paraId="1E928C47" w14:textId="77777777" w:rsidR="00604B9E" w:rsidRPr="007754FC" w:rsidRDefault="00604B9E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</w:tr>
      <w:tr w:rsidR="00604B9E" w:rsidRPr="007754FC" w14:paraId="0C18B8EF" w14:textId="77777777" w:rsidTr="00E7619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2" w:type="dxa"/>
            <w:noWrap/>
            <w:hideMark/>
          </w:tcPr>
          <w:p w14:paraId="143D3DD2" w14:textId="77777777" w:rsidR="00604B9E" w:rsidRPr="007754FC" w:rsidRDefault="00604B9E" w:rsidP="00E7619F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64</w:t>
            </w:r>
          </w:p>
        </w:tc>
        <w:tc>
          <w:tcPr>
            <w:tcW w:w="1483" w:type="dxa"/>
            <w:noWrap/>
            <w:hideMark/>
          </w:tcPr>
          <w:p w14:paraId="0C7968D9" w14:textId="77777777" w:rsidR="00604B9E" w:rsidRPr="007754FC" w:rsidRDefault="00604B9E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075</w:t>
            </w:r>
          </w:p>
        </w:tc>
        <w:tc>
          <w:tcPr>
            <w:tcW w:w="1605" w:type="dxa"/>
            <w:noWrap/>
            <w:hideMark/>
          </w:tcPr>
          <w:p w14:paraId="28B81238" w14:textId="77777777" w:rsidR="00604B9E" w:rsidRPr="007754FC" w:rsidRDefault="00604B9E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5093</w:t>
            </w:r>
          </w:p>
        </w:tc>
        <w:tc>
          <w:tcPr>
            <w:tcW w:w="1382" w:type="dxa"/>
            <w:noWrap/>
            <w:hideMark/>
          </w:tcPr>
          <w:p w14:paraId="6034F9C5" w14:textId="77777777" w:rsidR="00604B9E" w:rsidRPr="007754FC" w:rsidRDefault="00604B9E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64</w:t>
            </w:r>
          </w:p>
        </w:tc>
        <w:tc>
          <w:tcPr>
            <w:tcW w:w="1483" w:type="dxa"/>
            <w:noWrap/>
            <w:hideMark/>
          </w:tcPr>
          <w:p w14:paraId="6B5ED59A" w14:textId="77777777" w:rsidR="00604B9E" w:rsidRPr="007754FC" w:rsidRDefault="00604B9E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  <w:tc>
          <w:tcPr>
            <w:tcW w:w="1171" w:type="dxa"/>
            <w:noWrap/>
            <w:hideMark/>
          </w:tcPr>
          <w:p w14:paraId="30356963" w14:textId="77777777" w:rsidR="00604B9E" w:rsidRPr="007754FC" w:rsidRDefault="00604B9E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0,001</w:t>
            </w:r>
          </w:p>
        </w:tc>
      </w:tr>
      <w:tr w:rsidR="00604B9E" w:rsidRPr="007754FC" w14:paraId="03D67D31" w14:textId="77777777" w:rsidTr="00E7619F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2" w:type="dxa"/>
            <w:noWrap/>
            <w:hideMark/>
          </w:tcPr>
          <w:p w14:paraId="2B7B649E" w14:textId="77777777" w:rsidR="00604B9E" w:rsidRPr="007754FC" w:rsidRDefault="00604B9E" w:rsidP="00E7619F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28</w:t>
            </w:r>
          </w:p>
        </w:tc>
        <w:tc>
          <w:tcPr>
            <w:tcW w:w="1483" w:type="dxa"/>
            <w:noWrap/>
            <w:hideMark/>
          </w:tcPr>
          <w:p w14:paraId="37CFD94A" w14:textId="77777777" w:rsidR="00604B9E" w:rsidRPr="007754FC" w:rsidRDefault="00604B9E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2740</w:t>
            </w:r>
          </w:p>
        </w:tc>
        <w:tc>
          <w:tcPr>
            <w:tcW w:w="1605" w:type="dxa"/>
            <w:noWrap/>
            <w:hideMark/>
          </w:tcPr>
          <w:p w14:paraId="3BCFC832" w14:textId="77777777" w:rsidR="00604B9E" w:rsidRPr="007754FC" w:rsidRDefault="00604B9E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6101</w:t>
            </w:r>
          </w:p>
        </w:tc>
        <w:tc>
          <w:tcPr>
            <w:tcW w:w="1382" w:type="dxa"/>
            <w:noWrap/>
            <w:hideMark/>
          </w:tcPr>
          <w:p w14:paraId="0A0B0686" w14:textId="77777777" w:rsidR="00604B9E" w:rsidRPr="007754FC" w:rsidRDefault="00604B9E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28</w:t>
            </w:r>
          </w:p>
        </w:tc>
        <w:tc>
          <w:tcPr>
            <w:tcW w:w="1483" w:type="dxa"/>
            <w:noWrap/>
            <w:hideMark/>
          </w:tcPr>
          <w:p w14:paraId="6405F6E7" w14:textId="77777777" w:rsidR="00604B9E" w:rsidRPr="007754FC" w:rsidRDefault="00604B9E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0,001</w:t>
            </w:r>
          </w:p>
        </w:tc>
        <w:tc>
          <w:tcPr>
            <w:tcW w:w="1171" w:type="dxa"/>
            <w:noWrap/>
            <w:hideMark/>
          </w:tcPr>
          <w:p w14:paraId="53DDECE9" w14:textId="77777777" w:rsidR="00604B9E" w:rsidRPr="007754FC" w:rsidRDefault="00604B9E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0,001</w:t>
            </w:r>
          </w:p>
        </w:tc>
      </w:tr>
      <w:tr w:rsidR="00604B9E" w:rsidRPr="007754FC" w14:paraId="537EB34E" w14:textId="77777777" w:rsidTr="00E7619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2" w:type="dxa"/>
            <w:noWrap/>
            <w:hideMark/>
          </w:tcPr>
          <w:p w14:paraId="568D6C68" w14:textId="77777777" w:rsidR="00604B9E" w:rsidRPr="007754FC" w:rsidRDefault="00604B9E" w:rsidP="00E7619F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256</w:t>
            </w:r>
          </w:p>
        </w:tc>
        <w:tc>
          <w:tcPr>
            <w:tcW w:w="1483" w:type="dxa"/>
            <w:noWrap/>
            <w:hideMark/>
          </w:tcPr>
          <w:p w14:paraId="0A84C70C" w14:textId="77777777" w:rsidR="00604B9E" w:rsidRPr="007754FC" w:rsidRDefault="00604B9E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8479</w:t>
            </w:r>
          </w:p>
        </w:tc>
        <w:tc>
          <w:tcPr>
            <w:tcW w:w="1605" w:type="dxa"/>
            <w:noWrap/>
            <w:hideMark/>
          </w:tcPr>
          <w:p w14:paraId="22D4D51A" w14:textId="77777777" w:rsidR="00604B9E" w:rsidRPr="007754FC" w:rsidRDefault="00604B9E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65597</w:t>
            </w:r>
          </w:p>
        </w:tc>
        <w:tc>
          <w:tcPr>
            <w:tcW w:w="1382" w:type="dxa"/>
            <w:noWrap/>
            <w:hideMark/>
          </w:tcPr>
          <w:p w14:paraId="500077EB" w14:textId="77777777" w:rsidR="00604B9E" w:rsidRPr="007754FC" w:rsidRDefault="00604B9E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256</w:t>
            </w:r>
          </w:p>
        </w:tc>
        <w:tc>
          <w:tcPr>
            <w:tcW w:w="1483" w:type="dxa"/>
            <w:noWrap/>
            <w:hideMark/>
          </w:tcPr>
          <w:p w14:paraId="3D054D8F" w14:textId="77777777" w:rsidR="00604B9E" w:rsidRPr="007754FC" w:rsidRDefault="00604B9E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0,001</w:t>
            </w:r>
          </w:p>
        </w:tc>
        <w:tc>
          <w:tcPr>
            <w:tcW w:w="1171" w:type="dxa"/>
            <w:noWrap/>
            <w:hideMark/>
          </w:tcPr>
          <w:p w14:paraId="0F7D42F7" w14:textId="77777777" w:rsidR="00604B9E" w:rsidRPr="007754FC" w:rsidRDefault="00604B9E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0,021</w:t>
            </w:r>
          </w:p>
        </w:tc>
      </w:tr>
      <w:tr w:rsidR="00604B9E" w:rsidRPr="007754FC" w14:paraId="06D31119" w14:textId="77777777" w:rsidTr="00E7619F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2" w:type="dxa"/>
            <w:noWrap/>
            <w:hideMark/>
          </w:tcPr>
          <w:p w14:paraId="3EB18C4E" w14:textId="77777777" w:rsidR="00604B9E" w:rsidRPr="007754FC" w:rsidRDefault="00604B9E" w:rsidP="00E7619F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512</w:t>
            </w:r>
          </w:p>
        </w:tc>
        <w:tc>
          <w:tcPr>
            <w:tcW w:w="1483" w:type="dxa"/>
            <w:noWrap/>
            <w:hideMark/>
          </w:tcPr>
          <w:p w14:paraId="3C60656D" w14:textId="77777777" w:rsidR="00604B9E" w:rsidRPr="007754FC" w:rsidRDefault="00604B9E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26101</w:t>
            </w:r>
          </w:p>
        </w:tc>
        <w:tc>
          <w:tcPr>
            <w:tcW w:w="1605" w:type="dxa"/>
            <w:noWrap/>
            <w:hideMark/>
          </w:tcPr>
          <w:p w14:paraId="591FDF50" w14:textId="77777777" w:rsidR="00604B9E" w:rsidRPr="007754FC" w:rsidRDefault="00604B9E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261153</w:t>
            </w:r>
          </w:p>
        </w:tc>
        <w:tc>
          <w:tcPr>
            <w:tcW w:w="1382" w:type="dxa"/>
            <w:noWrap/>
            <w:hideMark/>
          </w:tcPr>
          <w:p w14:paraId="05FE4075" w14:textId="77777777" w:rsidR="00604B9E" w:rsidRPr="007754FC" w:rsidRDefault="00604B9E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512</w:t>
            </w:r>
          </w:p>
        </w:tc>
        <w:tc>
          <w:tcPr>
            <w:tcW w:w="1483" w:type="dxa"/>
            <w:noWrap/>
            <w:hideMark/>
          </w:tcPr>
          <w:p w14:paraId="05FB6AC0" w14:textId="77777777" w:rsidR="00604B9E" w:rsidRPr="007754FC" w:rsidRDefault="00604B9E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0,013</w:t>
            </w:r>
          </w:p>
        </w:tc>
        <w:tc>
          <w:tcPr>
            <w:tcW w:w="1171" w:type="dxa"/>
            <w:noWrap/>
            <w:hideMark/>
          </w:tcPr>
          <w:p w14:paraId="193AFB9A" w14:textId="77777777" w:rsidR="00604B9E" w:rsidRPr="007754FC" w:rsidRDefault="00604B9E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0,164</w:t>
            </w:r>
          </w:p>
        </w:tc>
      </w:tr>
      <w:tr w:rsidR="00604B9E" w:rsidRPr="007754FC" w14:paraId="35EB424E" w14:textId="77777777" w:rsidTr="00E7619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2" w:type="dxa"/>
            <w:noWrap/>
            <w:hideMark/>
          </w:tcPr>
          <w:p w14:paraId="6A43B0DD" w14:textId="77777777" w:rsidR="00604B9E" w:rsidRPr="007754FC" w:rsidRDefault="00604B9E" w:rsidP="00E7619F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024</w:t>
            </w:r>
          </w:p>
        </w:tc>
        <w:tc>
          <w:tcPr>
            <w:tcW w:w="1483" w:type="dxa"/>
            <w:noWrap/>
            <w:hideMark/>
          </w:tcPr>
          <w:p w14:paraId="41E504BF" w14:textId="77777777" w:rsidR="00604B9E" w:rsidRPr="007754FC" w:rsidRDefault="00604B9E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78877</w:t>
            </w:r>
          </w:p>
        </w:tc>
        <w:tc>
          <w:tcPr>
            <w:tcW w:w="1605" w:type="dxa"/>
            <w:noWrap/>
            <w:hideMark/>
          </w:tcPr>
          <w:p w14:paraId="09F3F3E6" w14:textId="77777777" w:rsidR="00604B9E" w:rsidRPr="007754FC" w:rsidRDefault="00604B9E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074453</w:t>
            </w:r>
          </w:p>
        </w:tc>
        <w:tc>
          <w:tcPr>
            <w:tcW w:w="1382" w:type="dxa"/>
            <w:noWrap/>
            <w:hideMark/>
          </w:tcPr>
          <w:p w14:paraId="333E71AF" w14:textId="77777777" w:rsidR="00604B9E" w:rsidRPr="007754FC" w:rsidRDefault="00604B9E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024</w:t>
            </w:r>
          </w:p>
        </w:tc>
        <w:tc>
          <w:tcPr>
            <w:tcW w:w="1483" w:type="dxa"/>
            <w:noWrap/>
            <w:hideMark/>
          </w:tcPr>
          <w:p w14:paraId="7D9C0FED" w14:textId="77777777" w:rsidR="00604B9E" w:rsidRPr="007754FC" w:rsidRDefault="00604B9E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0,052</w:t>
            </w:r>
          </w:p>
        </w:tc>
        <w:tc>
          <w:tcPr>
            <w:tcW w:w="1171" w:type="dxa"/>
            <w:noWrap/>
            <w:hideMark/>
          </w:tcPr>
          <w:p w14:paraId="671BF0A1" w14:textId="77777777" w:rsidR="00604B9E" w:rsidRPr="007754FC" w:rsidRDefault="00604B9E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0,574</w:t>
            </w:r>
          </w:p>
        </w:tc>
      </w:tr>
      <w:tr w:rsidR="00604B9E" w:rsidRPr="007754FC" w14:paraId="19FA828F" w14:textId="77777777" w:rsidTr="00E7619F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2" w:type="dxa"/>
            <w:noWrap/>
            <w:hideMark/>
          </w:tcPr>
          <w:p w14:paraId="1D5B80CE" w14:textId="77777777" w:rsidR="00604B9E" w:rsidRPr="007754FC" w:rsidRDefault="00604B9E" w:rsidP="00E7619F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2048</w:t>
            </w:r>
          </w:p>
        </w:tc>
        <w:tc>
          <w:tcPr>
            <w:tcW w:w="1483" w:type="dxa"/>
            <w:noWrap/>
            <w:hideMark/>
          </w:tcPr>
          <w:p w14:paraId="5A6929D6" w14:textId="77777777" w:rsidR="00604B9E" w:rsidRPr="007754FC" w:rsidRDefault="00604B9E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236581</w:t>
            </w:r>
          </w:p>
        </w:tc>
        <w:tc>
          <w:tcPr>
            <w:tcW w:w="1605" w:type="dxa"/>
            <w:noWrap/>
            <w:hideMark/>
          </w:tcPr>
          <w:p w14:paraId="0F76F021" w14:textId="77777777" w:rsidR="00604B9E" w:rsidRPr="007754FC" w:rsidRDefault="00604B9E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4304597</w:t>
            </w:r>
          </w:p>
        </w:tc>
        <w:tc>
          <w:tcPr>
            <w:tcW w:w="1382" w:type="dxa"/>
            <w:noWrap/>
            <w:hideMark/>
          </w:tcPr>
          <w:p w14:paraId="141376D6" w14:textId="77777777" w:rsidR="00604B9E" w:rsidRPr="007754FC" w:rsidRDefault="00604B9E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2048</w:t>
            </w:r>
          </w:p>
        </w:tc>
        <w:tc>
          <w:tcPr>
            <w:tcW w:w="1483" w:type="dxa"/>
            <w:noWrap/>
            <w:hideMark/>
          </w:tcPr>
          <w:p w14:paraId="49C29BE0" w14:textId="77777777" w:rsidR="00604B9E" w:rsidRPr="007754FC" w:rsidRDefault="00604B9E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0,2</w:t>
            </w:r>
          </w:p>
        </w:tc>
        <w:tc>
          <w:tcPr>
            <w:tcW w:w="1171" w:type="dxa"/>
            <w:noWrap/>
            <w:hideMark/>
          </w:tcPr>
          <w:p w14:paraId="49E2B9B0" w14:textId="77777777" w:rsidR="00604B9E" w:rsidRPr="007754FC" w:rsidRDefault="00604B9E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2,689</w:t>
            </w:r>
          </w:p>
        </w:tc>
      </w:tr>
      <w:tr w:rsidR="00604B9E" w:rsidRPr="007754FC" w14:paraId="4DFE5234" w14:textId="77777777" w:rsidTr="00E7619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2" w:type="dxa"/>
            <w:noWrap/>
            <w:hideMark/>
          </w:tcPr>
          <w:p w14:paraId="3A6F77D3" w14:textId="77777777" w:rsidR="00604B9E" w:rsidRPr="007754FC" w:rsidRDefault="00604B9E" w:rsidP="00E7619F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4096</w:t>
            </w:r>
          </w:p>
        </w:tc>
        <w:tc>
          <w:tcPr>
            <w:tcW w:w="1483" w:type="dxa"/>
            <w:noWrap/>
            <w:hideMark/>
          </w:tcPr>
          <w:p w14:paraId="6154A541" w14:textId="77777777" w:rsidR="00604B9E" w:rsidRPr="007754FC" w:rsidRDefault="00604B9E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703807</w:t>
            </w:r>
          </w:p>
        </w:tc>
        <w:tc>
          <w:tcPr>
            <w:tcW w:w="1605" w:type="dxa"/>
            <w:noWrap/>
            <w:hideMark/>
          </w:tcPr>
          <w:p w14:paraId="07549305" w14:textId="77777777" w:rsidR="00604B9E" w:rsidRPr="007754FC" w:rsidRDefault="00604B9E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7091517</w:t>
            </w:r>
          </w:p>
        </w:tc>
        <w:tc>
          <w:tcPr>
            <w:tcW w:w="1382" w:type="dxa"/>
            <w:noWrap/>
            <w:hideMark/>
          </w:tcPr>
          <w:p w14:paraId="4F45A689" w14:textId="77777777" w:rsidR="00604B9E" w:rsidRPr="007754FC" w:rsidRDefault="00604B9E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4096</w:t>
            </w:r>
          </w:p>
        </w:tc>
        <w:tc>
          <w:tcPr>
            <w:tcW w:w="1483" w:type="dxa"/>
            <w:noWrap/>
            <w:hideMark/>
          </w:tcPr>
          <w:p w14:paraId="3E12B275" w14:textId="77777777" w:rsidR="00604B9E" w:rsidRPr="007754FC" w:rsidRDefault="00604B9E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0,648</w:t>
            </w:r>
          </w:p>
        </w:tc>
        <w:tc>
          <w:tcPr>
            <w:tcW w:w="1171" w:type="dxa"/>
            <w:noWrap/>
            <w:hideMark/>
          </w:tcPr>
          <w:p w14:paraId="6E55006D" w14:textId="77777777" w:rsidR="00604B9E" w:rsidRPr="007754FC" w:rsidRDefault="00604B9E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0,528</w:t>
            </w:r>
          </w:p>
        </w:tc>
      </w:tr>
      <w:tr w:rsidR="00604B9E" w:rsidRPr="007754FC" w14:paraId="744D48F9" w14:textId="77777777" w:rsidTr="00E7619F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2" w:type="dxa"/>
            <w:noWrap/>
            <w:hideMark/>
          </w:tcPr>
          <w:p w14:paraId="30A4716E" w14:textId="77777777" w:rsidR="00604B9E" w:rsidRPr="007754FC" w:rsidRDefault="00604B9E" w:rsidP="00E7619F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8192</w:t>
            </w:r>
          </w:p>
        </w:tc>
        <w:tc>
          <w:tcPr>
            <w:tcW w:w="1483" w:type="dxa"/>
            <w:noWrap/>
            <w:hideMark/>
          </w:tcPr>
          <w:p w14:paraId="2FA048F3" w14:textId="77777777" w:rsidR="00604B9E" w:rsidRPr="007754FC" w:rsidRDefault="00604B9E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2124637</w:t>
            </w:r>
          </w:p>
        </w:tc>
        <w:tc>
          <w:tcPr>
            <w:tcW w:w="1605" w:type="dxa"/>
            <w:noWrap/>
            <w:hideMark/>
          </w:tcPr>
          <w:p w14:paraId="331B70C3" w14:textId="77777777" w:rsidR="00604B9E" w:rsidRPr="007754FC" w:rsidRDefault="00604B9E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68265201</w:t>
            </w:r>
          </w:p>
        </w:tc>
        <w:tc>
          <w:tcPr>
            <w:tcW w:w="1382" w:type="dxa"/>
            <w:noWrap/>
            <w:hideMark/>
          </w:tcPr>
          <w:p w14:paraId="2A9E3BA7" w14:textId="77777777" w:rsidR="00604B9E" w:rsidRPr="007754FC" w:rsidRDefault="00604B9E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8192</w:t>
            </w:r>
          </w:p>
        </w:tc>
        <w:tc>
          <w:tcPr>
            <w:tcW w:w="1483" w:type="dxa"/>
            <w:noWrap/>
            <w:hideMark/>
          </w:tcPr>
          <w:p w14:paraId="136334C3" w14:textId="77777777" w:rsidR="00604B9E" w:rsidRPr="007754FC" w:rsidRDefault="00604B9E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,866</w:t>
            </w:r>
          </w:p>
        </w:tc>
        <w:tc>
          <w:tcPr>
            <w:tcW w:w="1171" w:type="dxa"/>
            <w:noWrap/>
            <w:hideMark/>
          </w:tcPr>
          <w:p w14:paraId="5FEBCE11" w14:textId="77777777" w:rsidR="00604B9E" w:rsidRPr="007754FC" w:rsidRDefault="00604B9E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40,682</w:t>
            </w:r>
          </w:p>
        </w:tc>
      </w:tr>
      <w:tr w:rsidR="00604B9E" w:rsidRPr="007754FC" w14:paraId="0880FBC2" w14:textId="77777777" w:rsidTr="00E7619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2" w:type="dxa"/>
            <w:noWrap/>
            <w:hideMark/>
          </w:tcPr>
          <w:p w14:paraId="53F580C0" w14:textId="77777777" w:rsidR="00604B9E" w:rsidRPr="007754FC" w:rsidRDefault="00604B9E" w:rsidP="00E7619F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6384</w:t>
            </w:r>
          </w:p>
        </w:tc>
        <w:tc>
          <w:tcPr>
            <w:tcW w:w="1483" w:type="dxa"/>
            <w:noWrap/>
            <w:hideMark/>
          </w:tcPr>
          <w:p w14:paraId="0C592F2D" w14:textId="77777777" w:rsidR="00604B9E" w:rsidRPr="007754FC" w:rsidRDefault="00604B9E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6360397</w:t>
            </w:r>
          </w:p>
        </w:tc>
        <w:tc>
          <w:tcPr>
            <w:tcW w:w="1605" w:type="dxa"/>
            <w:noWrap/>
            <w:hideMark/>
          </w:tcPr>
          <w:p w14:paraId="54739AA0" w14:textId="77777777" w:rsidR="00604B9E" w:rsidRPr="007754FC" w:rsidRDefault="00604B9E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272774013</w:t>
            </w:r>
          </w:p>
        </w:tc>
        <w:tc>
          <w:tcPr>
            <w:tcW w:w="1382" w:type="dxa"/>
            <w:noWrap/>
            <w:hideMark/>
          </w:tcPr>
          <w:p w14:paraId="000EFBBB" w14:textId="77777777" w:rsidR="00604B9E" w:rsidRPr="007754FC" w:rsidRDefault="00604B9E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6384</w:t>
            </w:r>
          </w:p>
        </w:tc>
        <w:tc>
          <w:tcPr>
            <w:tcW w:w="1483" w:type="dxa"/>
            <w:noWrap/>
            <w:hideMark/>
          </w:tcPr>
          <w:p w14:paraId="59DBD6BA" w14:textId="77777777" w:rsidR="00604B9E" w:rsidRPr="007754FC" w:rsidRDefault="00604B9E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5,601</w:t>
            </w:r>
          </w:p>
        </w:tc>
        <w:tc>
          <w:tcPr>
            <w:tcW w:w="1171" w:type="dxa"/>
            <w:noWrap/>
            <w:hideMark/>
          </w:tcPr>
          <w:p w14:paraId="61C97456" w14:textId="77777777" w:rsidR="00604B9E" w:rsidRPr="007754FC" w:rsidRDefault="00604B9E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62,921</w:t>
            </w:r>
          </w:p>
        </w:tc>
      </w:tr>
    </w:tbl>
    <w:p w14:paraId="48E70334" w14:textId="244895BD" w:rsidR="0027301A" w:rsidRDefault="0027301A" w:rsidP="002528C3">
      <w:pPr>
        <w:jc w:val="both"/>
        <w:rPr>
          <w:rFonts w:ascii="Arial" w:hAnsi="Arial" w:cs="Arial"/>
        </w:rPr>
      </w:pPr>
    </w:p>
    <w:tbl>
      <w:tblPr>
        <w:tblStyle w:val="TabelaSimples1"/>
        <w:tblW w:w="8500" w:type="dxa"/>
        <w:tblLook w:val="04A0" w:firstRow="1" w:lastRow="0" w:firstColumn="1" w:lastColumn="0" w:noHBand="0" w:noVBand="1"/>
      </w:tblPr>
      <w:tblGrid>
        <w:gridCol w:w="1382"/>
        <w:gridCol w:w="1483"/>
        <w:gridCol w:w="1605"/>
        <w:gridCol w:w="1382"/>
        <w:gridCol w:w="1483"/>
        <w:gridCol w:w="1165"/>
      </w:tblGrid>
      <w:tr w:rsidR="002935A3" w:rsidRPr="002935A3" w14:paraId="41F1387E" w14:textId="77777777" w:rsidTr="005C4927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500" w:type="dxa"/>
            <w:gridSpan w:val="6"/>
            <w:noWrap/>
            <w:hideMark/>
          </w:tcPr>
          <w:p w14:paraId="67083BF6" w14:textId="77777777" w:rsidR="002935A3" w:rsidRPr="002935A3" w:rsidRDefault="002935A3" w:rsidP="002935A3">
            <w:pPr>
              <w:jc w:val="center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Base 4</w:t>
            </w:r>
          </w:p>
        </w:tc>
      </w:tr>
      <w:tr w:rsidR="002935A3" w:rsidRPr="002935A3" w14:paraId="1B854741" w14:textId="77777777" w:rsidTr="005C492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470" w:type="dxa"/>
            <w:gridSpan w:val="3"/>
            <w:noWrap/>
            <w:hideMark/>
          </w:tcPr>
          <w:p w14:paraId="5E11085F" w14:textId="77777777" w:rsidR="002935A3" w:rsidRPr="002935A3" w:rsidRDefault="002935A3" w:rsidP="002935A3">
            <w:pPr>
              <w:jc w:val="center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Acessos</w:t>
            </w:r>
          </w:p>
        </w:tc>
        <w:tc>
          <w:tcPr>
            <w:tcW w:w="4030" w:type="dxa"/>
            <w:gridSpan w:val="3"/>
            <w:noWrap/>
            <w:hideMark/>
          </w:tcPr>
          <w:p w14:paraId="6298D08B" w14:textId="77777777" w:rsidR="002935A3" w:rsidRPr="002935A3" w:rsidRDefault="002935A3" w:rsidP="002935A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b/>
                <w:bCs/>
                <w:color w:val="000000"/>
                <w:lang w:eastAsia="pt-BR"/>
              </w:rPr>
              <w:t>Tempo</w:t>
            </w:r>
          </w:p>
        </w:tc>
      </w:tr>
      <w:tr w:rsidR="002935A3" w:rsidRPr="002935A3" w14:paraId="12845A74" w14:textId="77777777" w:rsidTr="005C4927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2" w:type="dxa"/>
            <w:noWrap/>
            <w:hideMark/>
          </w:tcPr>
          <w:p w14:paraId="630B4B86" w14:textId="77777777" w:rsidR="002935A3" w:rsidRPr="002935A3" w:rsidRDefault="002935A3" w:rsidP="002935A3">
            <w:pPr>
              <w:jc w:val="center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Tamanho</w:t>
            </w:r>
          </w:p>
        </w:tc>
        <w:tc>
          <w:tcPr>
            <w:tcW w:w="1483" w:type="dxa"/>
            <w:noWrap/>
            <w:hideMark/>
          </w:tcPr>
          <w:p w14:paraId="435D3563" w14:textId="77777777" w:rsidR="002935A3" w:rsidRPr="002935A3" w:rsidRDefault="002935A3" w:rsidP="002935A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b/>
                <w:bCs/>
                <w:color w:val="000000"/>
                <w:lang w:eastAsia="pt-BR"/>
              </w:rPr>
              <w:t>Karatsuba</w:t>
            </w:r>
          </w:p>
        </w:tc>
        <w:tc>
          <w:tcPr>
            <w:tcW w:w="1605" w:type="dxa"/>
            <w:noWrap/>
            <w:hideMark/>
          </w:tcPr>
          <w:p w14:paraId="69D5EB68" w14:textId="77777777" w:rsidR="002935A3" w:rsidRPr="002935A3" w:rsidRDefault="002935A3" w:rsidP="002935A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b/>
                <w:bCs/>
                <w:color w:val="000000"/>
                <w:lang w:eastAsia="pt-BR"/>
              </w:rPr>
              <w:t>Padrão</w:t>
            </w:r>
          </w:p>
        </w:tc>
        <w:tc>
          <w:tcPr>
            <w:tcW w:w="1382" w:type="dxa"/>
            <w:noWrap/>
            <w:hideMark/>
          </w:tcPr>
          <w:p w14:paraId="0D7AEC7E" w14:textId="77777777" w:rsidR="002935A3" w:rsidRPr="002935A3" w:rsidRDefault="002935A3" w:rsidP="002935A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b/>
                <w:bCs/>
                <w:color w:val="000000"/>
                <w:lang w:eastAsia="pt-BR"/>
              </w:rPr>
              <w:t>Tamanho</w:t>
            </w:r>
          </w:p>
        </w:tc>
        <w:tc>
          <w:tcPr>
            <w:tcW w:w="1483" w:type="dxa"/>
            <w:noWrap/>
            <w:hideMark/>
          </w:tcPr>
          <w:p w14:paraId="3FCF5106" w14:textId="77777777" w:rsidR="002935A3" w:rsidRPr="002935A3" w:rsidRDefault="002935A3" w:rsidP="002935A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b/>
                <w:bCs/>
                <w:color w:val="000000"/>
                <w:lang w:eastAsia="pt-BR"/>
              </w:rPr>
              <w:t>Karatsuba</w:t>
            </w:r>
          </w:p>
        </w:tc>
        <w:tc>
          <w:tcPr>
            <w:tcW w:w="1165" w:type="dxa"/>
            <w:noWrap/>
            <w:hideMark/>
          </w:tcPr>
          <w:p w14:paraId="0F643650" w14:textId="77777777" w:rsidR="002935A3" w:rsidRPr="002935A3" w:rsidRDefault="002935A3" w:rsidP="002935A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b/>
                <w:bCs/>
                <w:color w:val="000000"/>
                <w:lang w:eastAsia="pt-BR"/>
              </w:rPr>
              <w:t>Padrão</w:t>
            </w:r>
          </w:p>
        </w:tc>
      </w:tr>
      <w:tr w:rsidR="002935A3" w:rsidRPr="002935A3" w14:paraId="5B315311" w14:textId="77777777" w:rsidTr="005C492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2" w:type="dxa"/>
            <w:noWrap/>
            <w:hideMark/>
          </w:tcPr>
          <w:p w14:paraId="7A8EE13D" w14:textId="77777777" w:rsidR="002935A3" w:rsidRPr="002935A3" w:rsidRDefault="002935A3" w:rsidP="002935A3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1</w:t>
            </w:r>
          </w:p>
        </w:tc>
        <w:tc>
          <w:tcPr>
            <w:tcW w:w="1483" w:type="dxa"/>
            <w:noWrap/>
            <w:hideMark/>
          </w:tcPr>
          <w:p w14:paraId="5663DDD7" w14:textId="77777777" w:rsidR="002935A3" w:rsidRPr="002935A3" w:rsidRDefault="002935A3" w:rsidP="002935A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1</w:t>
            </w:r>
          </w:p>
        </w:tc>
        <w:tc>
          <w:tcPr>
            <w:tcW w:w="1605" w:type="dxa"/>
            <w:noWrap/>
            <w:hideMark/>
          </w:tcPr>
          <w:p w14:paraId="50426489" w14:textId="77777777" w:rsidR="002935A3" w:rsidRPr="002935A3" w:rsidRDefault="002935A3" w:rsidP="002935A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1</w:t>
            </w:r>
          </w:p>
        </w:tc>
        <w:tc>
          <w:tcPr>
            <w:tcW w:w="1382" w:type="dxa"/>
            <w:noWrap/>
            <w:hideMark/>
          </w:tcPr>
          <w:p w14:paraId="0ED590E4" w14:textId="77777777" w:rsidR="002935A3" w:rsidRPr="002935A3" w:rsidRDefault="002935A3" w:rsidP="002935A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1</w:t>
            </w:r>
          </w:p>
        </w:tc>
        <w:tc>
          <w:tcPr>
            <w:tcW w:w="1483" w:type="dxa"/>
            <w:noWrap/>
            <w:hideMark/>
          </w:tcPr>
          <w:p w14:paraId="32242C48" w14:textId="77777777" w:rsidR="002935A3" w:rsidRPr="002935A3" w:rsidRDefault="002935A3" w:rsidP="002935A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  <w:tc>
          <w:tcPr>
            <w:tcW w:w="1165" w:type="dxa"/>
            <w:noWrap/>
            <w:hideMark/>
          </w:tcPr>
          <w:p w14:paraId="30C39B80" w14:textId="77777777" w:rsidR="002935A3" w:rsidRPr="002935A3" w:rsidRDefault="002935A3" w:rsidP="002935A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</w:tr>
      <w:tr w:rsidR="002935A3" w:rsidRPr="002935A3" w14:paraId="69EC9024" w14:textId="77777777" w:rsidTr="005C4927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2" w:type="dxa"/>
            <w:noWrap/>
            <w:hideMark/>
          </w:tcPr>
          <w:p w14:paraId="0E4C9DA7" w14:textId="77777777" w:rsidR="002935A3" w:rsidRPr="002935A3" w:rsidRDefault="002935A3" w:rsidP="002935A3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2</w:t>
            </w:r>
          </w:p>
        </w:tc>
        <w:tc>
          <w:tcPr>
            <w:tcW w:w="1483" w:type="dxa"/>
            <w:noWrap/>
            <w:hideMark/>
          </w:tcPr>
          <w:p w14:paraId="2C48C76B" w14:textId="77777777" w:rsidR="002935A3" w:rsidRPr="002935A3" w:rsidRDefault="002935A3" w:rsidP="002935A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4</w:t>
            </w:r>
          </w:p>
        </w:tc>
        <w:tc>
          <w:tcPr>
            <w:tcW w:w="1605" w:type="dxa"/>
            <w:noWrap/>
            <w:hideMark/>
          </w:tcPr>
          <w:p w14:paraId="7F170CBD" w14:textId="77777777" w:rsidR="002935A3" w:rsidRPr="002935A3" w:rsidRDefault="002935A3" w:rsidP="002935A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5</w:t>
            </w:r>
          </w:p>
        </w:tc>
        <w:tc>
          <w:tcPr>
            <w:tcW w:w="1382" w:type="dxa"/>
            <w:noWrap/>
            <w:hideMark/>
          </w:tcPr>
          <w:p w14:paraId="5B8ACF07" w14:textId="77777777" w:rsidR="002935A3" w:rsidRPr="002935A3" w:rsidRDefault="002935A3" w:rsidP="002935A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2</w:t>
            </w:r>
          </w:p>
        </w:tc>
        <w:tc>
          <w:tcPr>
            <w:tcW w:w="1483" w:type="dxa"/>
            <w:noWrap/>
            <w:hideMark/>
          </w:tcPr>
          <w:p w14:paraId="773536AD" w14:textId="77777777" w:rsidR="002935A3" w:rsidRPr="002935A3" w:rsidRDefault="002935A3" w:rsidP="002935A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  <w:tc>
          <w:tcPr>
            <w:tcW w:w="1165" w:type="dxa"/>
            <w:noWrap/>
            <w:hideMark/>
          </w:tcPr>
          <w:p w14:paraId="4F7F83B5" w14:textId="77777777" w:rsidR="002935A3" w:rsidRPr="002935A3" w:rsidRDefault="002935A3" w:rsidP="002935A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</w:tr>
      <w:tr w:rsidR="002935A3" w:rsidRPr="002935A3" w14:paraId="510A903F" w14:textId="77777777" w:rsidTr="005C492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2" w:type="dxa"/>
            <w:noWrap/>
            <w:hideMark/>
          </w:tcPr>
          <w:p w14:paraId="3362A9AB" w14:textId="77777777" w:rsidR="002935A3" w:rsidRPr="002935A3" w:rsidRDefault="002935A3" w:rsidP="002935A3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4</w:t>
            </w:r>
          </w:p>
        </w:tc>
        <w:tc>
          <w:tcPr>
            <w:tcW w:w="1483" w:type="dxa"/>
            <w:noWrap/>
            <w:hideMark/>
          </w:tcPr>
          <w:p w14:paraId="6B13D0DF" w14:textId="77777777" w:rsidR="002935A3" w:rsidRPr="002935A3" w:rsidRDefault="002935A3" w:rsidP="002935A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16</w:t>
            </w:r>
          </w:p>
        </w:tc>
        <w:tc>
          <w:tcPr>
            <w:tcW w:w="1605" w:type="dxa"/>
            <w:noWrap/>
            <w:hideMark/>
          </w:tcPr>
          <w:p w14:paraId="7240ED59" w14:textId="77777777" w:rsidR="002935A3" w:rsidRPr="002935A3" w:rsidRDefault="002935A3" w:rsidP="002935A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25</w:t>
            </w:r>
          </w:p>
        </w:tc>
        <w:tc>
          <w:tcPr>
            <w:tcW w:w="1382" w:type="dxa"/>
            <w:noWrap/>
            <w:hideMark/>
          </w:tcPr>
          <w:p w14:paraId="547DA01A" w14:textId="77777777" w:rsidR="002935A3" w:rsidRPr="002935A3" w:rsidRDefault="002935A3" w:rsidP="002935A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4</w:t>
            </w:r>
          </w:p>
        </w:tc>
        <w:tc>
          <w:tcPr>
            <w:tcW w:w="1483" w:type="dxa"/>
            <w:noWrap/>
            <w:hideMark/>
          </w:tcPr>
          <w:p w14:paraId="7273D9D0" w14:textId="77777777" w:rsidR="002935A3" w:rsidRPr="002935A3" w:rsidRDefault="002935A3" w:rsidP="002935A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  <w:tc>
          <w:tcPr>
            <w:tcW w:w="1165" w:type="dxa"/>
            <w:noWrap/>
            <w:hideMark/>
          </w:tcPr>
          <w:p w14:paraId="6177EEA1" w14:textId="77777777" w:rsidR="002935A3" w:rsidRPr="002935A3" w:rsidRDefault="002935A3" w:rsidP="002935A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</w:tr>
      <w:tr w:rsidR="002935A3" w:rsidRPr="002935A3" w14:paraId="782CAF20" w14:textId="77777777" w:rsidTr="005C4927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2" w:type="dxa"/>
            <w:noWrap/>
            <w:hideMark/>
          </w:tcPr>
          <w:p w14:paraId="1D4CA119" w14:textId="77777777" w:rsidR="002935A3" w:rsidRPr="002935A3" w:rsidRDefault="002935A3" w:rsidP="002935A3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lastRenderedPageBreak/>
              <w:t>8</w:t>
            </w:r>
          </w:p>
        </w:tc>
        <w:tc>
          <w:tcPr>
            <w:tcW w:w="1483" w:type="dxa"/>
            <w:noWrap/>
            <w:hideMark/>
          </w:tcPr>
          <w:p w14:paraId="1FCCF840" w14:textId="77777777" w:rsidR="002935A3" w:rsidRPr="002935A3" w:rsidRDefault="002935A3" w:rsidP="002935A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34</w:t>
            </w:r>
          </w:p>
        </w:tc>
        <w:tc>
          <w:tcPr>
            <w:tcW w:w="1605" w:type="dxa"/>
            <w:noWrap/>
            <w:hideMark/>
          </w:tcPr>
          <w:p w14:paraId="155C839F" w14:textId="77777777" w:rsidR="002935A3" w:rsidRPr="002935A3" w:rsidRDefault="002935A3" w:rsidP="002935A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57</w:t>
            </w:r>
          </w:p>
        </w:tc>
        <w:tc>
          <w:tcPr>
            <w:tcW w:w="1382" w:type="dxa"/>
            <w:noWrap/>
            <w:hideMark/>
          </w:tcPr>
          <w:p w14:paraId="35C6F8EA" w14:textId="77777777" w:rsidR="002935A3" w:rsidRPr="002935A3" w:rsidRDefault="002935A3" w:rsidP="002935A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8</w:t>
            </w:r>
          </w:p>
        </w:tc>
        <w:tc>
          <w:tcPr>
            <w:tcW w:w="1483" w:type="dxa"/>
            <w:noWrap/>
            <w:hideMark/>
          </w:tcPr>
          <w:p w14:paraId="2D480240" w14:textId="77777777" w:rsidR="002935A3" w:rsidRPr="002935A3" w:rsidRDefault="002935A3" w:rsidP="002935A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  <w:tc>
          <w:tcPr>
            <w:tcW w:w="1165" w:type="dxa"/>
            <w:noWrap/>
            <w:hideMark/>
          </w:tcPr>
          <w:p w14:paraId="3E8B118A" w14:textId="77777777" w:rsidR="002935A3" w:rsidRPr="002935A3" w:rsidRDefault="002935A3" w:rsidP="002935A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</w:tr>
      <w:tr w:rsidR="002935A3" w:rsidRPr="002935A3" w14:paraId="70ABA7BB" w14:textId="77777777" w:rsidTr="005C492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2" w:type="dxa"/>
            <w:noWrap/>
            <w:hideMark/>
          </w:tcPr>
          <w:p w14:paraId="65475037" w14:textId="77777777" w:rsidR="002935A3" w:rsidRPr="002935A3" w:rsidRDefault="002935A3" w:rsidP="002935A3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16</w:t>
            </w:r>
          </w:p>
        </w:tc>
        <w:tc>
          <w:tcPr>
            <w:tcW w:w="1483" w:type="dxa"/>
            <w:noWrap/>
            <w:hideMark/>
          </w:tcPr>
          <w:p w14:paraId="7BDD35E7" w14:textId="77777777" w:rsidR="002935A3" w:rsidRPr="002935A3" w:rsidRDefault="002935A3" w:rsidP="002935A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139</w:t>
            </w:r>
          </w:p>
        </w:tc>
        <w:tc>
          <w:tcPr>
            <w:tcW w:w="1605" w:type="dxa"/>
            <w:noWrap/>
            <w:hideMark/>
          </w:tcPr>
          <w:p w14:paraId="7069DCA5" w14:textId="77777777" w:rsidR="002935A3" w:rsidRPr="002935A3" w:rsidRDefault="002935A3" w:rsidP="002935A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381</w:t>
            </w:r>
          </w:p>
        </w:tc>
        <w:tc>
          <w:tcPr>
            <w:tcW w:w="1382" w:type="dxa"/>
            <w:noWrap/>
            <w:hideMark/>
          </w:tcPr>
          <w:p w14:paraId="1EC1B8A4" w14:textId="77777777" w:rsidR="002935A3" w:rsidRPr="002935A3" w:rsidRDefault="002935A3" w:rsidP="002935A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16</w:t>
            </w:r>
          </w:p>
        </w:tc>
        <w:tc>
          <w:tcPr>
            <w:tcW w:w="1483" w:type="dxa"/>
            <w:noWrap/>
            <w:hideMark/>
          </w:tcPr>
          <w:p w14:paraId="08D52C2C" w14:textId="77777777" w:rsidR="002935A3" w:rsidRPr="002935A3" w:rsidRDefault="002935A3" w:rsidP="002935A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  <w:tc>
          <w:tcPr>
            <w:tcW w:w="1165" w:type="dxa"/>
            <w:noWrap/>
            <w:hideMark/>
          </w:tcPr>
          <w:p w14:paraId="750C371F" w14:textId="77777777" w:rsidR="002935A3" w:rsidRPr="002935A3" w:rsidRDefault="002935A3" w:rsidP="002935A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</w:tr>
      <w:tr w:rsidR="002935A3" w:rsidRPr="002935A3" w14:paraId="0208C9C2" w14:textId="77777777" w:rsidTr="005C4927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2" w:type="dxa"/>
            <w:noWrap/>
            <w:hideMark/>
          </w:tcPr>
          <w:p w14:paraId="044E9A5D" w14:textId="77777777" w:rsidR="002935A3" w:rsidRPr="002935A3" w:rsidRDefault="002935A3" w:rsidP="002935A3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32</w:t>
            </w:r>
          </w:p>
        </w:tc>
        <w:tc>
          <w:tcPr>
            <w:tcW w:w="1483" w:type="dxa"/>
            <w:noWrap/>
            <w:hideMark/>
          </w:tcPr>
          <w:p w14:paraId="568484C7" w14:textId="77777777" w:rsidR="002935A3" w:rsidRPr="002935A3" w:rsidRDefault="002935A3" w:rsidP="002935A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487</w:t>
            </w:r>
          </w:p>
        </w:tc>
        <w:tc>
          <w:tcPr>
            <w:tcW w:w="1605" w:type="dxa"/>
            <w:noWrap/>
            <w:hideMark/>
          </w:tcPr>
          <w:p w14:paraId="34E69977" w14:textId="77777777" w:rsidR="002935A3" w:rsidRPr="002935A3" w:rsidRDefault="002935A3" w:rsidP="002935A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1865</w:t>
            </w:r>
          </w:p>
        </w:tc>
        <w:tc>
          <w:tcPr>
            <w:tcW w:w="1382" w:type="dxa"/>
            <w:noWrap/>
            <w:hideMark/>
          </w:tcPr>
          <w:p w14:paraId="7004914C" w14:textId="77777777" w:rsidR="002935A3" w:rsidRPr="002935A3" w:rsidRDefault="002935A3" w:rsidP="002935A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32</w:t>
            </w:r>
          </w:p>
        </w:tc>
        <w:tc>
          <w:tcPr>
            <w:tcW w:w="1483" w:type="dxa"/>
            <w:noWrap/>
            <w:hideMark/>
          </w:tcPr>
          <w:p w14:paraId="7A470A37" w14:textId="77777777" w:rsidR="002935A3" w:rsidRPr="002935A3" w:rsidRDefault="002935A3" w:rsidP="002935A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  <w:tc>
          <w:tcPr>
            <w:tcW w:w="1165" w:type="dxa"/>
            <w:noWrap/>
            <w:hideMark/>
          </w:tcPr>
          <w:p w14:paraId="125FD8B1" w14:textId="77777777" w:rsidR="002935A3" w:rsidRPr="002935A3" w:rsidRDefault="002935A3" w:rsidP="002935A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</w:tr>
      <w:tr w:rsidR="002935A3" w:rsidRPr="002935A3" w14:paraId="3972F629" w14:textId="77777777" w:rsidTr="005C492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2" w:type="dxa"/>
            <w:noWrap/>
            <w:hideMark/>
          </w:tcPr>
          <w:p w14:paraId="2630C795" w14:textId="77777777" w:rsidR="002935A3" w:rsidRPr="002935A3" w:rsidRDefault="002935A3" w:rsidP="002935A3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64</w:t>
            </w:r>
          </w:p>
        </w:tc>
        <w:tc>
          <w:tcPr>
            <w:tcW w:w="1483" w:type="dxa"/>
            <w:noWrap/>
            <w:hideMark/>
          </w:tcPr>
          <w:p w14:paraId="38656A23" w14:textId="77777777" w:rsidR="002935A3" w:rsidRPr="002935A3" w:rsidRDefault="002935A3" w:rsidP="002935A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1423</w:t>
            </w:r>
          </w:p>
        </w:tc>
        <w:tc>
          <w:tcPr>
            <w:tcW w:w="1605" w:type="dxa"/>
            <w:noWrap/>
            <w:hideMark/>
          </w:tcPr>
          <w:p w14:paraId="25A58461" w14:textId="77777777" w:rsidR="002935A3" w:rsidRPr="002935A3" w:rsidRDefault="002935A3" w:rsidP="002935A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6233</w:t>
            </w:r>
          </w:p>
        </w:tc>
        <w:tc>
          <w:tcPr>
            <w:tcW w:w="1382" w:type="dxa"/>
            <w:noWrap/>
            <w:hideMark/>
          </w:tcPr>
          <w:p w14:paraId="3C7D4CBB" w14:textId="77777777" w:rsidR="002935A3" w:rsidRPr="002935A3" w:rsidRDefault="002935A3" w:rsidP="002935A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64</w:t>
            </w:r>
          </w:p>
        </w:tc>
        <w:tc>
          <w:tcPr>
            <w:tcW w:w="1483" w:type="dxa"/>
            <w:noWrap/>
            <w:hideMark/>
          </w:tcPr>
          <w:p w14:paraId="2DF5745B" w14:textId="77777777" w:rsidR="002935A3" w:rsidRPr="002935A3" w:rsidRDefault="002935A3" w:rsidP="002935A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  <w:tc>
          <w:tcPr>
            <w:tcW w:w="1165" w:type="dxa"/>
            <w:noWrap/>
            <w:hideMark/>
          </w:tcPr>
          <w:p w14:paraId="3C7D9968" w14:textId="77777777" w:rsidR="002935A3" w:rsidRPr="002935A3" w:rsidRDefault="002935A3" w:rsidP="002935A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</w:tr>
      <w:tr w:rsidR="002935A3" w:rsidRPr="002935A3" w14:paraId="19849571" w14:textId="77777777" w:rsidTr="005C4927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2" w:type="dxa"/>
            <w:noWrap/>
            <w:hideMark/>
          </w:tcPr>
          <w:p w14:paraId="0A5A5266" w14:textId="77777777" w:rsidR="002935A3" w:rsidRPr="002935A3" w:rsidRDefault="002935A3" w:rsidP="002935A3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128</w:t>
            </w:r>
          </w:p>
        </w:tc>
        <w:tc>
          <w:tcPr>
            <w:tcW w:w="1483" w:type="dxa"/>
            <w:noWrap/>
            <w:hideMark/>
          </w:tcPr>
          <w:p w14:paraId="4617BBD1" w14:textId="77777777" w:rsidR="002935A3" w:rsidRPr="002935A3" w:rsidRDefault="002935A3" w:rsidP="002935A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4516</w:t>
            </w:r>
          </w:p>
        </w:tc>
        <w:tc>
          <w:tcPr>
            <w:tcW w:w="1605" w:type="dxa"/>
            <w:noWrap/>
            <w:hideMark/>
          </w:tcPr>
          <w:p w14:paraId="178D1393" w14:textId="77777777" w:rsidR="002935A3" w:rsidRPr="002935A3" w:rsidRDefault="002935A3" w:rsidP="002935A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27969</w:t>
            </w:r>
          </w:p>
        </w:tc>
        <w:tc>
          <w:tcPr>
            <w:tcW w:w="1382" w:type="dxa"/>
            <w:noWrap/>
            <w:hideMark/>
          </w:tcPr>
          <w:p w14:paraId="72358F42" w14:textId="77777777" w:rsidR="002935A3" w:rsidRPr="002935A3" w:rsidRDefault="002935A3" w:rsidP="002935A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128</w:t>
            </w:r>
          </w:p>
        </w:tc>
        <w:tc>
          <w:tcPr>
            <w:tcW w:w="1483" w:type="dxa"/>
            <w:noWrap/>
            <w:hideMark/>
          </w:tcPr>
          <w:p w14:paraId="0BC5CDF7" w14:textId="77777777" w:rsidR="002935A3" w:rsidRPr="002935A3" w:rsidRDefault="002935A3" w:rsidP="002935A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  <w:tc>
          <w:tcPr>
            <w:tcW w:w="1165" w:type="dxa"/>
            <w:noWrap/>
            <w:hideMark/>
          </w:tcPr>
          <w:p w14:paraId="3E7B414A" w14:textId="77777777" w:rsidR="002935A3" w:rsidRPr="002935A3" w:rsidRDefault="002935A3" w:rsidP="002935A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0,016</w:t>
            </w:r>
          </w:p>
        </w:tc>
      </w:tr>
      <w:tr w:rsidR="002935A3" w:rsidRPr="002935A3" w14:paraId="524E4A51" w14:textId="77777777" w:rsidTr="005C492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2" w:type="dxa"/>
            <w:noWrap/>
            <w:hideMark/>
          </w:tcPr>
          <w:p w14:paraId="0E65D690" w14:textId="77777777" w:rsidR="002935A3" w:rsidRPr="002935A3" w:rsidRDefault="002935A3" w:rsidP="002935A3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256</w:t>
            </w:r>
          </w:p>
        </w:tc>
        <w:tc>
          <w:tcPr>
            <w:tcW w:w="1483" w:type="dxa"/>
            <w:noWrap/>
            <w:hideMark/>
          </w:tcPr>
          <w:p w14:paraId="73E502DD" w14:textId="77777777" w:rsidR="002935A3" w:rsidRPr="002935A3" w:rsidRDefault="002935A3" w:rsidP="002935A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12931</w:t>
            </w:r>
          </w:p>
        </w:tc>
        <w:tc>
          <w:tcPr>
            <w:tcW w:w="1605" w:type="dxa"/>
            <w:noWrap/>
            <w:hideMark/>
          </w:tcPr>
          <w:p w14:paraId="33ABCD19" w14:textId="77777777" w:rsidR="002935A3" w:rsidRPr="002935A3" w:rsidRDefault="002935A3" w:rsidP="002935A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108085</w:t>
            </w:r>
          </w:p>
        </w:tc>
        <w:tc>
          <w:tcPr>
            <w:tcW w:w="1382" w:type="dxa"/>
            <w:noWrap/>
            <w:hideMark/>
          </w:tcPr>
          <w:p w14:paraId="430CD082" w14:textId="77777777" w:rsidR="002935A3" w:rsidRPr="002935A3" w:rsidRDefault="002935A3" w:rsidP="002935A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256</w:t>
            </w:r>
          </w:p>
        </w:tc>
        <w:tc>
          <w:tcPr>
            <w:tcW w:w="1483" w:type="dxa"/>
            <w:noWrap/>
            <w:hideMark/>
          </w:tcPr>
          <w:p w14:paraId="5DA7E91C" w14:textId="77777777" w:rsidR="002935A3" w:rsidRPr="002935A3" w:rsidRDefault="002935A3" w:rsidP="002935A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0,015</w:t>
            </w:r>
          </w:p>
        </w:tc>
        <w:tc>
          <w:tcPr>
            <w:tcW w:w="1165" w:type="dxa"/>
            <w:noWrap/>
            <w:hideMark/>
          </w:tcPr>
          <w:p w14:paraId="0DA6C7DE" w14:textId="77777777" w:rsidR="002935A3" w:rsidRPr="002935A3" w:rsidRDefault="002935A3" w:rsidP="002935A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0,062</w:t>
            </w:r>
          </w:p>
        </w:tc>
      </w:tr>
      <w:tr w:rsidR="002935A3" w:rsidRPr="002935A3" w14:paraId="12DF0804" w14:textId="77777777" w:rsidTr="005C4927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2" w:type="dxa"/>
            <w:noWrap/>
            <w:hideMark/>
          </w:tcPr>
          <w:p w14:paraId="2085E7E2" w14:textId="77777777" w:rsidR="002935A3" w:rsidRPr="002935A3" w:rsidRDefault="002935A3" w:rsidP="002935A3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512</w:t>
            </w:r>
          </w:p>
        </w:tc>
        <w:tc>
          <w:tcPr>
            <w:tcW w:w="1483" w:type="dxa"/>
            <w:noWrap/>
            <w:hideMark/>
          </w:tcPr>
          <w:p w14:paraId="4C1D9681" w14:textId="77777777" w:rsidR="002935A3" w:rsidRPr="002935A3" w:rsidRDefault="002935A3" w:rsidP="002935A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38008</w:t>
            </w:r>
          </w:p>
        </w:tc>
        <w:tc>
          <w:tcPr>
            <w:tcW w:w="1605" w:type="dxa"/>
            <w:noWrap/>
            <w:hideMark/>
          </w:tcPr>
          <w:p w14:paraId="26239EB1" w14:textId="77777777" w:rsidR="002935A3" w:rsidRPr="002935A3" w:rsidRDefault="002935A3" w:rsidP="002935A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409253</w:t>
            </w:r>
          </w:p>
        </w:tc>
        <w:tc>
          <w:tcPr>
            <w:tcW w:w="1382" w:type="dxa"/>
            <w:noWrap/>
            <w:hideMark/>
          </w:tcPr>
          <w:p w14:paraId="6F34B0A5" w14:textId="77777777" w:rsidR="002935A3" w:rsidRPr="002935A3" w:rsidRDefault="002935A3" w:rsidP="002935A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512</w:t>
            </w:r>
          </w:p>
        </w:tc>
        <w:tc>
          <w:tcPr>
            <w:tcW w:w="1483" w:type="dxa"/>
            <w:noWrap/>
            <w:hideMark/>
          </w:tcPr>
          <w:p w14:paraId="5369A533" w14:textId="77777777" w:rsidR="002935A3" w:rsidRPr="002935A3" w:rsidRDefault="002935A3" w:rsidP="002935A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0,031</w:t>
            </w:r>
          </w:p>
        </w:tc>
        <w:tc>
          <w:tcPr>
            <w:tcW w:w="1165" w:type="dxa"/>
            <w:noWrap/>
            <w:hideMark/>
          </w:tcPr>
          <w:p w14:paraId="16F367BA" w14:textId="77777777" w:rsidR="002935A3" w:rsidRPr="002935A3" w:rsidRDefault="002935A3" w:rsidP="002935A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0,25</w:t>
            </w:r>
          </w:p>
        </w:tc>
      </w:tr>
      <w:tr w:rsidR="002935A3" w:rsidRPr="002935A3" w14:paraId="6117CCD2" w14:textId="77777777" w:rsidTr="005C492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2" w:type="dxa"/>
            <w:noWrap/>
            <w:hideMark/>
          </w:tcPr>
          <w:p w14:paraId="114332D6" w14:textId="77777777" w:rsidR="002935A3" w:rsidRPr="002935A3" w:rsidRDefault="002935A3" w:rsidP="002935A3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1024</w:t>
            </w:r>
          </w:p>
        </w:tc>
        <w:tc>
          <w:tcPr>
            <w:tcW w:w="1483" w:type="dxa"/>
            <w:noWrap/>
            <w:hideMark/>
          </w:tcPr>
          <w:p w14:paraId="5A01E3C1" w14:textId="77777777" w:rsidR="002935A3" w:rsidRPr="002935A3" w:rsidRDefault="002935A3" w:rsidP="002935A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113857</w:t>
            </w:r>
          </w:p>
        </w:tc>
        <w:tc>
          <w:tcPr>
            <w:tcW w:w="1605" w:type="dxa"/>
            <w:noWrap/>
            <w:hideMark/>
          </w:tcPr>
          <w:p w14:paraId="158B3CCE" w14:textId="77777777" w:rsidR="002935A3" w:rsidRPr="002935A3" w:rsidRDefault="002935A3" w:rsidP="002935A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1667229</w:t>
            </w:r>
          </w:p>
        </w:tc>
        <w:tc>
          <w:tcPr>
            <w:tcW w:w="1382" w:type="dxa"/>
            <w:noWrap/>
            <w:hideMark/>
          </w:tcPr>
          <w:p w14:paraId="6DA6B8AB" w14:textId="77777777" w:rsidR="002935A3" w:rsidRPr="002935A3" w:rsidRDefault="002935A3" w:rsidP="002935A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1024</w:t>
            </w:r>
          </w:p>
        </w:tc>
        <w:tc>
          <w:tcPr>
            <w:tcW w:w="1483" w:type="dxa"/>
            <w:noWrap/>
            <w:hideMark/>
          </w:tcPr>
          <w:p w14:paraId="30076BF6" w14:textId="77777777" w:rsidR="002935A3" w:rsidRPr="002935A3" w:rsidRDefault="002935A3" w:rsidP="002935A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0,078</w:t>
            </w:r>
          </w:p>
        </w:tc>
        <w:tc>
          <w:tcPr>
            <w:tcW w:w="1165" w:type="dxa"/>
            <w:noWrap/>
            <w:hideMark/>
          </w:tcPr>
          <w:p w14:paraId="27C58F51" w14:textId="77777777" w:rsidR="002935A3" w:rsidRPr="002935A3" w:rsidRDefault="002935A3" w:rsidP="002935A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0,81</w:t>
            </w:r>
          </w:p>
        </w:tc>
      </w:tr>
      <w:tr w:rsidR="002935A3" w:rsidRPr="002935A3" w14:paraId="70D1A8D0" w14:textId="77777777" w:rsidTr="005C4927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2" w:type="dxa"/>
            <w:noWrap/>
            <w:hideMark/>
          </w:tcPr>
          <w:p w14:paraId="69198F8B" w14:textId="77777777" w:rsidR="002935A3" w:rsidRPr="002935A3" w:rsidRDefault="002935A3" w:rsidP="002935A3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2048</w:t>
            </w:r>
          </w:p>
        </w:tc>
        <w:tc>
          <w:tcPr>
            <w:tcW w:w="1483" w:type="dxa"/>
            <w:noWrap/>
            <w:hideMark/>
          </w:tcPr>
          <w:p w14:paraId="14A4BFFC" w14:textId="77777777" w:rsidR="002935A3" w:rsidRPr="002935A3" w:rsidRDefault="002935A3" w:rsidP="002935A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338632</w:t>
            </w:r>
          </w:p>
        </w:tc>
        <w:tc>
          <w:tcPr>
            <w:tcW w:w="1605" w:type="dxa"/>
            <w:noWrap/>
            <w:hideMark/>
          </w:tcPr>
          <w:p w14:paraId="0F65DD06" w14:textId="77777777" w:rsidR="002935A3" w:rsidRPr="002935A3" w:rsidRDefault="002935A3" w:rsidP="002935A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6563205</w:t>
            </w:r>
          </w:p>
        </w:tc>
        <w:tc>
          <w:tcPr>
            <w:tcW w:w="1382" w:type="dxa"/>
            <w:noWrap/>
            <w:hideMark/>
          </w:tcPr>
          <w:p w14:paraId="223DB537" w14:textId="77777777" w:rsidR="002935A3" w:rsidRPr="002935A3" w:rsidRDefault="002935A3" w:rsidP="002935A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2048</w:t>
            </w:r>
          </w:p>
        </w:tc>
        <w:tc>
          <w:tcPr>
            <w:tcW w:w="1483" w:type="dxa"/>
            <w:noWrap/>
            <w:hideMark/>
          </w:tcPr>
          <w:p w14:paraId="345DB5D4" w14:textId="77777777" w:rsidR="002935A3" w:rsidRPr="002935A3" w:rsidRDefault="002935A3" w:rsidP="002935A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0,234</w:t>
            </w:r>
          </w:p>
        </w:tc>
        <w:tc>
          <w:tcPr>
            <w:tcW w:w="1165" w:type="dxa"/>
            <w:noWrap/>
            <w:hideMark/>
          </w:tcPr>
          <w:p w14:paraId="0A155E5C" w14:textId="77777777" w:rsidR="002935A3" w:rsidRPr="002935A3" w:rsidRDefault="002935A3" w:rsidP="002935A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3,237</w:t>
            </w:r>
          </w:p>
        </w:tc>
      </w:tr>
      <w:tr w:rsidR="002935A3" w:rsidRPr="002935A3" w14:paraId="1B96C530" w14:textId="77777777" w:rsidTr="005C492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2" w:type="dxa"/>
            <w:noWrap/>
            <w:hideMark/>
          </w:tcPr>
          <w:p w14:paraId="36463903" w14:textId="77777777" w:rsidR="002935A3" w:rsidRPr="002935A3" w:rsidRDefault="002935A3" w:rsidP="002935A3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4096</w:t>
            </w:r>
          </w:p>
        </w:tc>
        <w:tc>
          <w:tcPr>
            <w:tcW w:w="1483" w:type="dxa"/>
            <w:noWrap/>
            <w:hideMark/>
          </w:tcPr>
          <w:p w14:paraId="3F05EEE6" w14:textId="77777777" w:rsidR="002935A3" w:rsidRPr="002935A3" w:rsidRDefault="002935A3" w:rsidP="002935A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1018300</w:t>
            </w:r>
          </w:p>
        </w:tc>
        <w:tc>
          <w:tcPr>
            <w:tcW w:w="1605" w:type="dxa"/>
            <w:noWrap/>
            <w:hideMark/>
          </w:tcPr>
          <w:p w14:paraId="61AAB9FB" w14:textId="77777777" w:rsidR="002935A3" w:rsidRPr="002935A3" w:rsidRDefault="002935A3" w:rsidP="002935A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26432281</w:t>
            </w:r>
          </w:p>
        </w:tc>
        <w:tc>
          <w:tcPr>
            <w:tcW w:w="1382" w:type="dxa"/>
            <w:noWrap/>
            <w:hideMark/>
          </w:tcPr>
          <w:p w14:paraId="3C3FA1BF" w14:textId="77777777" w:rsidR="002935A3" w:rsidRPr="002935A3" w:rsidRDefault="002935A3" w:rsidP="002935A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4096</w:t>
            </w:r>
          </w:p>
        </w:tc>
        <w:tc>
          <w:tcPr>
            <w:tcW w:w="1483" w:type="dxa"/>
            <w:noWrap/>
            <w:hideMark/>
          </w:tcPr>
          <w:p w14:paraId="702CF46D" w14:textId="77777777" w:rsidR="002935A3" w:rsidRPr="002935A3" w:rsidRDefault="002935A3" w:rsidP="002935A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0,687</w:t>
            </w:r>
          </w:p>
        </w:tc>
        <w:tc>
          <w:tcPr>
            <w:tcW w:w="1165" w:type="dxa"/>
            <w:noWrap/>
            <w:hideMark/>
          </w:tcPr>
          <w:p w14:paraId="07A9E3DA" w14:textId="77777777" w:rsidR="002935A3" w:rsidRPr="002935A3" w:rsidRDefault="002935A3" w:rsidP="002935A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13,062</w:t>
            </w:r>
          </w:p>
        </w:tc>
      </w:tr>
      <w:tr w:rsidR="002935A3" w:rsidRPr="002935A3" w14:paraId="2C09106F" w14:textId="77777777" w:rsidTr="005C4927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2" w:type="dxa"/>
            <w:noWrap/>
            <w:hideMark/>
          </w:tcPr>
          <w:p w14:paraId="0217959D" w14:textId="77777777" w:rsidR="002935A3" w:rsidRPr="002935A3" w:rsidRDefault="002935A3" w:rsidP="002935A3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8192</w:t>
            </w:r>
          </w:p>
        </w:tc>
        <w:tc>
          <w:tcPr>
            <w:tcW w:w="1483" w:type="dxa"/>
            <w:noWrap/>
            <w:hideMark/>
          </w:tcPr>
          <w:p w14:paraId="5DD34CF9" w14:textId="77777777" w:rsidR="002935A3" w:rsidRPr="002935A3" w:rsidRDefault="002935A3" w:rsidP="002935A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3066631</w:t>
            </w:r>
          </w:p>
        </w:tc>
        <w:tc>
          <w:tcPr>
            <w:tcW w:w="1605" w:type="dxa"/>
            <w:noWrap/>
            <w:hideMark/>
          </w:tcPr>
          <w:p w14:paraId="0E3CDB5B" w14:textId="77777777" w:rsidR="002935A3" w:rsidRPr="002935A3" w:rsidRDefault="002935A3" w:rsidP="002935A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106078441</w:t>
            </w:r>
          </w:p>
        </w:tc>
        <w:tc>
          <w:tcPr>
            <w:tcW w:w="1382" w:type="dxa"/>
            <w:noWrap/>
            <w:hideMark/>
          </w:tcPr>
          <w:p w14:paraId="5F630E1E" w14:textId="77777777" w:rsidR="002935A3" w:rsidRPr="002935A3" w:rsidRDefault="002935A3" w:rsidP="002935A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8192</w:t>
            </w:r>
          </w:p>
        </w:tc>
        <w:tc>
          <w:tcPr>
            <w:tcW w:w="1483" w:type="dxa"/>
            <w:noWrap/>
            <w:hideMark/>
          </w:tcPr>
          <w:p w14:paraId="7621807E" w14:textId="77777777" w:rsidR="002935A3" w:rsidRPr="002935A3" w:rsidRDefault="002935A3" w:rsidP="002935A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2,14</w:t>
            </w:r>
          </w:p>
        </w:tc>
        <w:tc>
          <w:tcPr>
            <w:tcW w:w="1165" w:type="dxa"/>
            <w:noWrap/>
            <w:hideMark/>
          </w:tcPr>
          <w:p w14:paraId="7E4B5BAE" w14:textId="77777777" w:rsidR="002935A3" w:rsidRPr="002935A3" w:rsidRDefault="002935A3" w:rsidP="002935A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59,822</w:t>
            </w:r>
          </w:p>
        </w:tc>
      </w:tr>
      <w:tr w:rsidR="002935A3" w:rsidRPr="002935A3" w14:paraId="6B13B965" w14:textId="77777777" w:rsidTr="005C492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2" w:type="dxa"/>
            <w:noWrap/>
            <w:hideMark/>
          </w:tcPr>
          <w:p w14:paraId="72C82D4A" w14:textId="77777777" w:rsidR="002935A3" w:rsidRPr="002935A3" w:rsidRDefault="002935A3" w:rsidP="002935A3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16384</w:t>
            </w:r>
          </w:p>
        </w:tc>
        <w:tc>
          <w:tcPr>
            <w:tcW w:w="1483" w:type="dxa"/>
            <w:noWrap/>
            <w:hideMark/>
          </w:tcPr>
          <w:p w14:paraId="047E6E37" w14:textId="77777777" w:rsidR="002935A3" w:rsidRPr="002935A3" w:rsidRDefault="002935A3" w:rsidP="002935A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9180691</w:t>
            </w:r>
          </w:p>
        </w:tc>
        <w:tc>
          <w:tcPr>
            <w:tcW w:w="1605" w:type="dxa"/>
            <w:noWrap/>
            <w:hideMark/>
          </w:tcPr>
          <w:p w14:paraId="0156F10D" w14:textId="77777777" w:rsidR="002935A3" w:rsidRPr="002935A3" w:rsidRDefault="002935A3" w:rsidP="002935A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422669989</w:t>
            </w:r>
          </w:p>
        </w:tc>
        <w:tc>
          <w:tcPr>
            <w:tcW w:w="1382" w:type="dxa"/>
            <w:noWrap/>
            <w:hideMark/>
          </w:tcPr>
          <w:p w14:paraId="28719ABF" w14:textId="77777777" w:rsidR="002935A3" w:rsidRPr="002935A3" w:rsidRDefault="002935A3" w:rsidP="002935A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16384</w:t>
            </w:r>
          </w:p>
        </w:tc>
        <w:tc>
          <w:tcPr>
            <w:tcW w:w="1483" w:type="dxa"/>
            <w:noWrap/>
            <w:hideMark/>
          </w:tcPr>
          <w:p w14:paraId="294A4E74" w14:textId="77777777" w:rsidR="002935A3" w:rsidRPr="002935A3" w:rsidRDefault="002935A3" w:rsidP="002935A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7,515</w:t>
            </w:r>
          </w:p>
        </w:tc>
        <w:tc>
          <w:tcPr>
            <w:tcW w:w="1165" w:type="dxa"/>
            <w:noWrap/>
            <w:hideMark/>
          </w:tcPr>
          <w:p w14:paraId="22B09368" w14:textId="77777777" w:rsidR="002935A3" w:rsidRPr="002935A3" w:rsidRDefault="002935A3" w:rsidP="002935A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233,959</w:t>
            </w:r>
          </w:p>
        </w:tc>
      </w:tr>
    </w:tbl>
    <w:p w14:paraId="3F292553" w14:textId="77777777" w:rsidR="002935A3" w:rsidRPr="007754FC" w:rsidRDefault="002935A3" w:rsidP="002528C3">
      <w:pPr>
        <w:jc w:val="both"/>
        <w:rPr>
          <w:rFonts w:ascii="Arial" w:hAnsi="Arial" w:cs="Arial"/>
        </w:rPr>
      </w:pPr>
    </w:p>
    <w:tbl>
      <w:tblPr>
        <w:tblStyle w:val="TabelaSimples1"/>
        <w:tblW w:w="8504" w:type="dxa"/>
        <w:tblLook w:val="04A0" w:firstRow="1" w:lastRow="0" w:firstColumn="1" w:lastColumn="0" w:noHBand="0" w:noVBand="1"/>
      </w:tblPr>
      <w:tblGrid>
        <w:gridCol w:w="1401"/>
        <w:gridCol w:w="1503"/>
        <w:gridCol w:w="1627"/>
        <w:gridCol w:w="1401"/>
        <w:gridCol w:w="1503"/>
        <w:gridCol w:w="1069"/>
      </w:tblGrid>
      <w:tr w:rsidR="00E7619F" w:rsidRPr="007754FC" w14:paraId="44B34617" w14:textId="77777777" w:rsidTr="00E7619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504" w:type="dxa"/>
            <w:gridSpan w:val="6"/>
            <w:noWrap/>
            <w:hideMark/>
          </w:tcPr>
          <w:p w14:paraId="63796F64" w14:textId="77777777" w:rsidR="00E7619F" w:rsidRPr="007754FC" w:rsidRDefault="00E7619F" w:rsidP="00E7619F">
            <w:pPr>
              <w:jc w:val="center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Base 8</w:t>
            </w:r>
          </w:p>
        </w:tc>
      </w:tr>
      <w:tr w:rsidR="00E7619F" w:rsidRPr="007754FC" w14:paraId="0D8DF43D" w14:textId="77777777" w:rsidTr="00E7619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31" w:type="dxa"/>
            <w:gridSpan w:val="3"/>
            <w:noWrap/>
            <w:hideMark/>
          </w:tcPr>
          <w:p w14:paraId="2C94B660" w14:textId="77777777" w:rsidR="00E7619F" w:rsidRPr="007754FC" w:rsidRDefault="00E7619F" w:rsidP="00E7619F">
            <w:pPr>
              <w:jc w:val="center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Acessos</w:t>
            </w:r>
          </w:p>
        </w:tc>
        <w:tc>
          <w:tcPr>
            <w:tcW w:w="3973" w:type="dxa"/>
            <w:gridSpan w:val="3"/>
            <w:noWrap/>
            <w:hideMark/>
          </w:tcPr>
          <w:p w14:paraId="11588FB6" w14:textId="77777777" w:rsidR="00E7619F" w:rsidRPr="007754FC" w:rsidRDefault="00E7619F" w:rsidP="00E7619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b/>
                <w:bCs/>
                <w:color w:val="000000"/>
                <w:lang w:eastAsia="pt-BR"/>
              </w:rPr>
              <w:t>Tempo</w:t>
            </w:r>
          </w:p>
        </w:tc>
      </w:tr>
      <w:tr w:rsidR="00E7619F" w:rsidRPr="007754FC" w14:paraId="1514AF9A" w14:textId="77777777" w:rsidTr="00E7619F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01" w:type="dxa"/>
            <w:noWrap/>
            <w:hideMark/>
          </w:tcPr>
          <w:p w14:paraId="19DF87B4" w14:textId="77777777" w:rsidR="00E7619F" w:rsidRPr="007754FC" w:rsidRDefault="00E7619F" w:rsidP="00E7619F">
            <w:pPr>
              <w:jc w:val="center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Tamanho</w:t>
            </w:r>
          </w:p>
        </w:tc>
        <w:tc>
          <w:tcPr>
            <w:tcW w:w="1503" w:type="dxa"/>
            <w:noWrap/>
            <w:hideMark/>
          </w:tcPr>
          <w:p w14:paraId="2F65B911" w14:textId="77777777" w:rsidR="00E7619F" w:rsidRPr="007754FC" w:rsidRDefault="00E7619F" w:rsidP="00E7619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b/>
                <w:bCs/>
                <w:color w:val="000000"/>
                <w:lang w:eastAsia="pt-BR"/>
              </w:rPr>
              <w:t>Karatsuba</w:t>
            </w:r>
          </w:p>
        </w:tc>
        <w:tc>
          <w:tcPr>
            <w:tcW w:w="1627" w:type="dxa"/>
            <w:noWrap/>
            <w:hideMark/>
          </w:tcPr>
          <w:p w14:paraId="6C798F40" w14:textId="77777777" w:rsidR="00E7619F" w:rsidRPr="007754FC" w:rsidRDefault="00E7619F" w:rsidP="00E7619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b/>
                <w:bCs/>
                <w:color w:val="000000"/>
                <w:lang w:eastAsia="pt-BR"/>
              </w:rPr>
              <w:t>Padrão</w:t>
            </w:r>
          </w:p>
        </w:tc>
        <w:tc>
          <w:tcPr>
            <w:tcW w:w="1401" w:type="dxa"/>
            <w:noWrap/>
            <w:hideMark/>
          </w:tcPr>
          <w:p w14:paraId="638E4641" w14:textId="77777777" w:rsidR="00E7619F" w:rsidRPr="007754FC" w:rsidRDefault="00E7619F" w:rsidP="00E7619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b/>
                <w:bCs/>
                <w:color w:val="000000"/>
                <w:lang w:eastAsia="pt-BR"/>
              </w:rPr>
              <w:t>Tamanho</w:t>
            </w:r>
          </w:p>
        </w:tc>
        <w:tc>
          <w:tcPr>
            <w:tcW w:w="1503" w:type="dxa"/>
            <w:noWrap/>
            <w:hideMark/>
          </w:tcPr>
          <w:p w14:paraId="642A12B6" w14:textId="77777777" w:rsidR="00E7619F" w:rsidRPr="007754FC" w:rsidRDefault="00E7619F" w:rsidP="00E7619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b/>
                <w:bCs/>
                <w:color w:val="000000"/>
                <w:lang w:eastAsia="pt-BR"/>
              </w:rPr>
              <w:t>Karatsuba</w:t>
            </w:r>
          </w:p>
        </w:tc>
        <w:tc>
          <w:tcPr>
            <w:tcW w:w="1069" w:type="dxa"/>
            <w:noWrap/>
            <w:hideMark/>
          </w:tcPr>
          <w:p w14:paraId="3D1CCDEC" w14:textId="77777777" w:rsidR="00E7619F" w:rsidRPr="007754FC" w:rsidRDefault="00E7619F" w:rsidP="00E7619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b/>
                <w:bCs/>
                <w:color w:val="000000"/>
                <w:lang w:eastAsia="pt-BR"/>
              </w:rPr>
              <w:t>Padrão</w:t>
            </w:r>
          </w:p>
        </w:tc>
      </w:tr>
      <w:tr w:rsidR="00E7619F" w:rsidRPr="007754FC" w14:paraId="06B39765" w14:textId="77777777" w:rsidTr="00E7619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01" w:type="dxa"/>
            <w:noWrap/>
            <w:hideMark/>
          </w:tcPr>
          <w:p w14:paraId="55A16AC1" w14:textId="77777777" w:rsidR="00E7619F" w:rsidRPr="007754FC" w:rsidRDefault="00E7619F" w:rsidP="00062685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</w:t>
            </w:r>
          </w:p>
        </w:tc>
        <w:tc>
          <w:tcPr>
            <w:tcW w:w="1503" w:type="dxa"/>
            <w:noWrap/>
            <w:hideMark/>
          </w:tcPr>
          <w:p w14:paraId="2C8956B7" w14:textId="77777777" w:rsidR="00E7619F" w:rsidRPr="007754FC" w:rsidRDefault="00E7619F" w:rsidP="0006268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</w:t>
            </w:r>
          </w:p>
        </w:tc>
        <w:tc>
          <w:tcPr>
            <w:tcW w:w="1627" w:type="dxa"/>
            <w:noWrap/>
            <w:hideMark/>
          </w:tcPr>
          <w:p w14:paraId="2BD073D6" w14:textId="77777777" w:rsidR="00E7619F" w:rsidRPr="007754FC" w:rsidRDefault="00E7619F" w:rsidP="0006268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</w:t>
            </w:r>
          </w:p>
        </w:tc>
        <w:tc>
          <w:tcPr>
            <w:tcW w:w="1401" w:type="dxa"/>
            <w:noWrap/>
            <w:hideMark/>
          </w:tcPr>
          <w:p w14:paraId="3CE7FB50" w14:textId="77777777" w:rsidR="00E7619F" w:rsidRPr="007754FC" w:rsidRDefault="00E7619F" w:rsidP="0006268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</w:t>
            </w:r>
          </w:p>
        </w:tc>
        <w:tc>
          <w:tcPr>
            <w:tcW w:w="1503" w:type="dxa"/>
            <w:noWrap/>
            <w:hideMark/>
          </w:tcPr>
          <w:p w14:paraId="2AA0F4AB" w14:textId="77777777" w:rsidR="00E7619F" w:rsidRPr="007754FC" w:rsidRDefault="00E7619F" w:rsidP="0006268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  <w:tc>
          <w:tcPr>
            <w:tcW w:w="1069" w:type="dxa"/>
            <w:noWrap/>
            <w:hideMark/>
          </w:tcPr>
          <w:p w14:paraId="7BD71E55" w14:textId="77777777" w:rsidR="00E7619F" w:rsidRPr="007754FC" w:rsidRDefault="00E7619F" w:rsidP="0006268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</w:tr>
      <w:tr w:rsidR="00E7619F" w:rsidRPr="007754FC" w14:paraId="665EB117" w14:textId="77777777" w:rsidTr="00E7619F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01" w:type="dxa"/>
            <w:noWrap/>
            <w:hideMark/>
          </w:tcPr>
          <w:p w14:paraId="32C3C28D" w14:textId="77777777" w:rsidR="00E7619F" w:rsidRPr="007754FC" w:rsidRDefault="00E7619F" w:rsidP="00062685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2</w:t>
            </w:r>
          </w:p>
        </w:tc>
        <w:tc>
          <w:tcPr>
            <w:tcW w:w="1503" w:type="dxa"/>
            <w:noWrap/>
            <w:hideMark/>
          </w:tcPr>
          <w:p w14:paraId="1B0B724B" w14:textId="77777777" w:rsidR="00E7619F" w:rsidRPr="007754FC" w:rsidRDefault="00E7619F" w:rsidP="0006268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4</w:t>
            </w:r>
          </w:p>
        </w:tc>
        <w:tc>
          <w:tcPr>
            <w:tcW w:w="1627" w:type="dxa"/>
            <w:noWrap/>
            <w:hideMark/>
          </w:tcPr>
          <w:p w14:paraId="212C5D46" w14:textId="77777777" w:rsidR="00E7619F" w:rsidRPr="007754FC" w:rsidRDefault="00E7619F" w:rsidP="0006268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5</w:t>
            </w:r>
          </w:p>
        </w:tc>
        <w:tc>
          <w:tcPr>
            <w:tcW w:w="1401" w:type="dxa"/>
            <w:noWrap/>
            <w:hideMark/>
          </w:tcPr>
          <w:p w14:paraId="13036D6A" w14:textId="77777777" w:rsidR="00E7619F" w:rsidRPr="007754FC" w:rsidRDefault="00E7619F" w:rsidP="0006268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2</w:t>
            </w:r>
          </w:p>
        </w:tc>
        <w:tc>
          <w:tcPr>
            <w:tcW w:w="1503" w:type="dxa"/>
            <w:noWrap/>
            <w:hideMark/>
          </w:tcPr>
          <w:p w14:paraId="0589301D" w14:textId="77777777" w:rsidR="00E7619F" w:rsidRPr="007754FC" w:rsidRDefault="00E7619F" w:rsidP="0006268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  <w:tc>
          <w:tcPr>
            <w:tcW w:w="1069" w:type="dxa"/>
            <w:noWrap/>
            <w:hideMark/>
          </w:tcPr>
          <w:p w14:paraId="7B076947" w14:textId="77777777" w:rsidR="00E7619F" w:rsidRPr="007754FC" w:rsidRDefault="00E7619F" w:rsidP="0006268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</w:tr>
      <w:tr w:rsidR="00E7619F" w:rsidRPr="007754FC" w14:paraId="2F22FB5D" w14:textId="77777777" w:rsidTr="00E7619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01" w:type="dxa"/>
            <w:noWrap/>
            <w:hideMark/>
          </w:tcPr>
          <w:p w14:paraId="59BCB990" w14:textId="77777777" w:rsidR="00E7619F" w:rsidRPr="007754FC" w:rsidRDefault="00E7619F" w:rsidP="00062685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4</w:t>
            </w:r>
          </w:p>
        </w:tc>
        <w:tc>
          <w:tcPr>
            <w:tcW w:w="1503" w:type="dxa"/>
            <w:noWrap/>
            <w:hideMark/>
          </w:tcPr>
          <w:p w14:paraId="3827ACF8" w14:textId="77777777" w:rsidR="00E7619F" w:rsidRPr="007754FC" w:rsidRDefault="00E7619F" w:rsidP="0006268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22</w:t>
            </w:r>
          </w:p>
        </w:tc>
        <w:tc>
          <w:tcPr>
            <w:tcW w:w="1627" w:type="dxa"/>
            <w:noWrap/>
            <w:hideMark/>
          </w:tcPr>
          <w:p w14:paraId="65236FE5" w14:textId="77777777" w:rsidR="00E7619F" w:rsidRPr="007754FC" w:rsidRDefault="00E7619F" w:rsidP="0006268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33</w:t>
            </w:r>
          </w:p>
        </w:tc>
        <w:tc>
          <w:tcPr>
            <w:tcW w:w="1401" w:type="dxa"/>
            <w:noWrap/>
            <w:hideMark/>
          </w:tcPr>
          <w:p w14:paraId="639BEDEC" w14:textId="77777777" w:rsidR="00E7619F" w:rsidRPr="007754FC" w:rsidRDefault="00E7619F" w:rsidP="0006268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4</w:t>
            </w:r>
          </w:p>
        </w:tc>
        <w:tc>
          <w:tcPr>
            <w:tcW w:w="1503" w:type="dxa"/>
            <w:noWrap/>
            <w:hideMark/>
          </w:tcPr>
          <w:p w14:paraId="700367E0" w14:textId="77777777" w:rsidR="00E7619F" w:rsidRPr="007754FC" w:rsidRDefault="00E7619F" w:rsidP="0006268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  <w:tc>
          <w:tcPr>
            <w:tcW w:w="1069" w:type="dxa"/>
            <w:noWrap/>
            <w:hideMark/>
          </w:tcPr>
          <w:p w14:paraId="4DB4E0DA" w14:textId="77777777" w:rsidR="00E7619F" w:rsidRPr="007754FC" w:rsidRDefault="00E7619F" w:rsidP="0006268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</w:tr>
      <w:tr w:rsidR="00E7619F" w:rsidRPr="007754FC" w14:paraId="5FE729BE" w14:textId="77777777" w:rsidTr="00E7619F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01" w:type="dxa"/>
            <w:noWrap/>
            <w:hideMark/>
          </w:tcPr>
          <w:p w14:paraId="6C11F566" w14:textId="77777777" w:rsidR="00E7619F" w:rsidRPr="007754FC" w:rsidRDefault="00E7619F" w:rsidP="00062685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8</w:t>
            </w:r>
          </w:p>
        </w:tc>
        <w:tc>
          <w:tcPr>
            <w:tcW w:w="1503" w:type="dxa"/>
            <w:noWrap/>
            <w:hideMark/>
          </w:tcPr>
          <w:p w14:paraId="0800495D" w14:textId="77777777" w:rsidR="00E7619F" w:rsidRPr="007754FC" w:rsidRDefault="00E7619F" w:rsidP="0006268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58</w:t>
            </w:r>
          </w:p>
        </w:tc>
        <w:tc>
          <w:tcPr>
            <w:tcW w:w="1627" w:type="dxa"/>
            <w:noWrap/>
            <w:hideMark/>
          </w:tcPr>
          <w:p w14:paraId="0E0B1947" w14:textId="77777777" w:rsidR="00E7619F" w:rsidRPr="007754FC" w:rsidRDefault="00E7619F" w:rsidP="0006268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25</w:t>
            </w:r>
          </w:p>
        </w:tc>
        <w:tc>
          <w:tcPr>
            <w:tcW w:w="1401" w:type="dxa"/>
            <w:noWrap/>
            <w:hideMark/>
          </w:tcPr>
          <w:p w14:paraId="4B4AE659" w14:textId="77777777" w:rsidR="00E7619F" w:rsidRPr="007754FC" w:rsidRDefault="00E7619F" w:rsidP="0006268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8</w:t>
            </w:r>
          </w:p>
        </w:tc>
        <w:tc>
          <w:tcPr>
            <w:tcW w:w="1503" w:type="dxa"/>
            <w:noWrap/>
            <w:hideMark/>
          </w:tcPr>
          <w:p w14:paraId="1373B45C" w14:textId="77777777" w:rsidR="00E7619F" w:rsidRPr="007754FC" w:rsidRDefault="00E7619F" w:rsidP="0006268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  <w:tc>
          <w:tcPr>
            <w:tcW w:w="1069" w:type="dxa"/>
            <w:noWrap/>
            <w:hideMark/>
          </w:tcPr>
          <w:p w14:paraId="58DAE099" w14:textId="77777777" w:rsidR="00E7619F" w:rsidRPr="007754FC" w:rsidRDefault="00E7619F" w:rsidP="0006268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</w:tr>
      <w:tr w:rsidR="00E7619F" w:rsidRPr="007754FC" w14:paraId="71BFECF8" w14:textId="77777777" w:rsidTr="00E7619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01" w:type="dxa"/>
            <w:noWrap/>
            <w:hideMark/>
          </w:tcPr>
          <w:p w14:paraId="423947E6" w14:textId="77777777" w:rsidR="00E7619F" w:rsidRPr="007754FC" w:rsidRDefault="00E7619F" w:rsidP="00062685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6</w:t>
            </w:r>
          </w:p>
        </w:tc>
        <w:tc>
          <w:tcPr>
            <w:tcW w:w="1503" w:type="dxa"/>
            <w:noWrap/>
            <w:hideMark/>
          </w:tcPr>
          <w:p w14:paraId="2A880F48" w14:textId="77777777" w:rsidR="00E7619F" w:rsidRPr="007754FC" w:rsidRDefault="00E7619F" w:rsidP="0006268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54</w:t>
            </w:r>
          </w:p>
        </w:tc>
        <w:tc>
          <w:tcPr>
            <w:tcW w:w="1627" w:type="dxa"/>
            <w:noWrap/>
            <w:hideMark/>
          </w:tcPr>
          <w:p w14:paraId="40BF16FF" w14:textId="77777777" w:rsidR="00E7619F" w:rsidRPr="007754FC" w:rsidRDefault="00E7619F" w:rsidP="0006268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389</w:t>
            </w:r>
          </w:p>
        </w:tc>
        <w:tc>
          <w:tcPr>
            <w:tcW w:w="1401" w:type="dxa"/>
            <w:noWrap/>
            <w:hideMark/>
          </w:tcPr>
          <w:p w14:paraId="6318DE16" w14:textId="77777777" w:rsidR="00E7619F" w:rsidRPr="007754FC" w:rsidRDefault="00E7619F" w:rsidP="0006268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6</w:t>
            </w:r>
          </w:p>
        </w:tc>
        <w:tc>
          <w:tcPr>
            <w:tcW w:w="1503" w:type="dxa"/>
            <w:noWrap/>
            <w:hideMark/>
          </w:tcPr>
          <w:p w14:paraId="4C0CE6A8" w14:textId="77777777" w:rsidR="00E7619F" w:rsidRPr="007754FC" w:rsidRDefault="00E7619F" w:rsidP="0006268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  <w:tc>
          <w:tcPr>
            <w:tcW w:w="1069" w:type="dxa"/>
            <w:noWrap/>
            <w:hideMark/>
          </w:tcPr>
          <w:p w14:paraId="25F98DC1" w14:textId="77777777" w:rsidR="00E7619F" w:rsidRPr="007754FC" w:rsidRDefault="00E7619F" w:rsidP="0006268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</w:tr>
      <w:tr w:rsidR="00E7619F" w:rsidRPr="007754FC" w14:paraId="13D806DB" w14:textId="77777777" w:rsidTr="00E7619F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01" w:type="dxa"/>
            <w:noWrap/>
            <w:hideMark/>
          </w:tcPr>
          <w:p w14:paraId="6AF2C759" w14:textId="77777777" w:rsidR="00E7619F" w:rsidRPr="007754FC" w:rsidRDefault="00E7619F" w:rsidP="00062685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32</w:t>
            </w:r>
          </w:p>
        </w:tc>
        <w:tc>
          <w:tcPr>
            <w:tcW w:w="1503" w:type="dxa"/>
            <w:noWrap/>
            <w:hideMark/>
          </w:tcPr>
          <w:p w14:paraId="7ED698D7" w14:textId="77777777" w:rsidR="00E7619F" w:rsidRPr="007754FC" w:rsidRDefault="00E7619F" w:rsidP="0006268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526</w:t>
            </w:r>
          </w:p>
        </w:tc>
        <w:tc>
          <w:tcPr>
            <w:tcW w:w="1627" w:type="dxa"/>
            <w:noWrap/>
            <w:hideMark/>
          </w:tcPr>
          <w:p w14:paraId="09B26586" w14:textId="77777777" w:rsidR="00E7619F" w:rsidRPr="007754FC" w:rsidRDefault="00E7619F" w:rsidP="0006268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2053</w:t>
            </w:r>
          </w:p>
        </w:tc>
        <w:tc>
          <w:tcPr>
            <w:tcW w:w="1401" w:type="dxa"/>
            <w:noWrap/>
            <w:hideMark/>
          </w:tcPr>
          <w:p w14:paraId="7E315D83" w14:textId="77777777" w:rsidR="00E7619F" w:rsidRPr="007754FC" w:rsidRDefault="00E7619F" w:rsidP="0006268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32</w:t>
            </w:r>
          </w:p>
        </w:tc>
        <w:tc>
          <w:tcPr>
            <w:tcW w:w="1503" w:type="dxa"/>
            <w:noWrap/>
            <w:hideMark/>
          </w:tcPr>
          <w:p w14:paraId="46DD71D6" w14:textId="77777777" w:rsidR="00E7619F" w:rsidRPr="007754FC" w:rsidRDefault="00E7619F" w:rsidP="0006268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  <w:tc>
          <w:tcPr>
            <w:tcW w:w="1069" w:type="dxa"/>
            <w:noWrap/>
            <w:hideMark/>
          </w:tcPr>
          <w:p w14:paraId="3864F356" w14:textId="77777777" w:rsidR="00E7619F" w:rsidRPr="007754FC" w:rsidRDefault="00E7619F" w:rsidP="0006268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0,001</w:t>
            </w:r>
          </w:p>
        </w:tc>
      </w:tr>
      <w:tr w:rsidR="00E7619F" w:rsidRPr="007754FC" w14:paraId="281703E5" w14:textId="77777777" w:rsidTr="00E7619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01" w:type="dxa"/>
            <w:noWrap/>
            <w:hideMark/>
          </w:tcPr>
          <w:p w14:paraId="618BC684" w14:textId="77777777" w:rsidR="00E7619F" w:rsidRPr="007754FC" w:rsidRDefault="00E7619F" w:rsidP="00062685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64</w:t>
            </w:r>
          </w:p>
        </w:tc>
        <w:tc>
          <w:tcPr>
            <w:tcW w:w="1503" w:type="dxa"/>
            <w:noWrap/>
            <w:hideMark/>
          </w:tcPr>
          <w:p w14:paraId="4A4B9051" w14:textId="77777777" w:rsidR="00E7619F" w:rsidRPr="007754FC" w:rsidRDefault="00E7619F" w:rsidP="0006268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591</w:t>
            </w:r>
          </w:p>
        </w:tc>
        <w:tc>
          <w:tcPr>
            <w:tcW w:w="1627" w:type="dxa"/>
            <w:noWrap/>
            <w:hideMark/>
          </w:tcPr>
          <w:p w14:paraId="4FEC4F83" w14:textId="77777777" w:rsidR="00E7619F" w:rsidRPr="007754FC" w:rsidRDefault="00E7619F" w:rsidP="0006268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7761</w:t>
            </w:r>
          </w:p>
        </w:tc>
        <w:tc>
          <w:tcPr>
            <w:tcW w:w="1401" w:type="dxa"/>
            <w:noWrap/>
            <w:hideMark/>
          </w:tcPr>
          <w:p w14:paraId="7164D3FB" w14:textId="77777777" w:rsidR="00E7619F" w:rsidRPr="007754FC" w:rsidRDefault="00E7619F" w:rsidP="0006268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64</w:t>
            </w:r>
          </w:p>
        </w:tc>
        <w:tc>
          <w:tcPr>
            <w:tcW w:w="1503" w:type="dxa"/>
            <w:noWrap/>
            <w:hideMark/>
          </w:tcPr>
          <w:p w14:paraId="44254403" w14:textId="77777777" w:rsidR="00E7619F" w:rsidRPr="007754FC" w:rsidRDefault="00E7619F" w:rsidP="0006268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0,001</w:t>
            </w:r>
          </w:p>
        </w:tc>
        <w:tc>
          <w:tcPr>
            <w:tcW w:w="1069" w:type="dxa"/>
            <w:noWrap/>
            <w:hideMark/>
          </w:tcPr>
          <w:p w14:paraId="64AEFC6E" w14:textId="77777777" w:rsidR="00E7619F" w:rsidRPr="007754FC" w:rsidRDefault="00E7619F" w:rsidP="0006268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0,001</w:t>
            </w:r>
          </w:p>
        </w:tc>
      </w:tr>
      <w:tr w:rsidR="00E7619F" w:rsidRPr="007754FC" w14:paraId="13552C5D" w14:textId="77777777" w:rsidTr="00E7619F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01" w:type="dxa"/>
            <w:noWrap/>
            <w:hideMark/>
          </w:tcPr>
          <w:p w14:paraId="15FD2C4E" w14:textId="77777777" w:rsidR="00E7619F" w:rsidRPr="007754FC" w:rsidRDefault="00E7619F" w:rsidP="00062685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28</w:t>
            </w:r>
          </w:p>
        </w:tc>
        <w:tc>
          <w:tcPr>
            <w:tcW w:w="1503" w:type="dxa"/>
            <w:noWrap/>
            <w:hideMark/>
          </w:tcPr>
          <w:p w14:paraId="2C996416" w14:textId="77777777" w:rsidR="00E7619F" w:rsidRPr="007754FC" w:rsidRDefault="00E7619F" w:rsidP="0006268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4792</w:t>
            </w:r>
          </w:p>
        </w:tc>
        <w:tc>
          <w:tcPr>
            <w:tcW w:w="1627" w:type="dxa"/>
            <w:noWrap/>
            <w:hideMark/>
          </w:tcPr>
          <w:p w14:paraId="13A158DE" w14:textId="77777777" w:rsidR="00E7619F" w:rsidRPr="007754FC" w:rsidRDefault="00E7619F" w:rsidP="0006268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31629</w:t>
            </w:r>
          </w:p>
        </w:tc>
        <w:tc>
          <w:tcPr>
            <w:tcW w:w="1401" w:type="dxa"/>
            <w:noWrap/>
            <w:hideMark/>
          </w:tcPr>
          <w:p w14:paraId="7C747638" w14:textId="77777777" w:rsidR="00E7619F" w:rsidRPr="007754FC" w:rsidRDefault="00E7619F" w:rsidP="0006268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28</w:t>
            </w:r>
          </w:p>
        </w:tc>
        <w:tc>
          <w:tcPr>
            <w:tcW w:w="1503" w:type="dxa"/>
            <w:noWrap/>
            <w:hideMark/>
          </w:tcPr>
          <w:p w14:paraId="1AE82B8C" w14:textId="77777777" w:rsidR="00E7619F" w:rsidRPr="007754FC" w:rsidRDefault="00E7619F" w:rsidP="0006268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0,002</w:t>
            </w:r>
          </w:p>
        </w:tc>
        <w:tc>
          <w:tcPr>
            <w:tcW w:w="1069" w:type="dxa"/>
            <w:noWrap/>
            <w:hideMark/>
          </w:tcPr>
          <w:p w14:paraId="57DB4E3C" w14:textId="77777777" w:rsidR="00E7619F" w:rsidRPr="007754FC" w:rsidRDefault="00E7619F" w:rsidP="0006268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0,014</w:t>
            </w:r>
          </w:p>
        </w:tc>
      </w:tr>
      <w:tr w:rsidR="00E7619F" w:rsidRPr="007754FC" w14:paraId="719DBD5F" w14:textId="77777777" w:rsidTr="00E7619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01" w:type="dxa"/>
            <w:noWrap/>
            <w:hideMark/>
          </w:tcPr>
          <w:p w14:paraId="4593BA16" w14:textId="77777777" w:rsidR="00E7619F" w:rsidRPr="007754FC" w:rsidRDefault="00E7619F" w:rsidP="00062685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256</w:t>
            </w:r>
          </w:p>
        </w:tc>
        <w:tc>
          <w:tcPr>
            <w:tcW w:w="1503" w:type="dxa"/>
            <w:noWrap/>
            <w:hideMark/>
          </w:tcPr>
          <w:p w14:paraId="4F56B0B6" w14:textId="77777777" w:rsidR="00E7619F" w:rsidRPr="007754FC" w:rsidRDefault="00E7619F" w:rsidP="0006268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4659</w:t>
            </w:r>
          </w:p>
        </w:tc>
        <w:tc>
          <w:tcPr>
            <w:tcW w:w="1627" w:type="dxa"/>
            <w:noWrap/>
            <w:hideMark/>
          </w:tcPr>
          <w:p w14:paraId="4BC62456" w14:textId="77777777" w:rsidR="00E7619F" w:rsidRPr="007754FC" w:rsidRDefault="00E7619F" w:rsidP="0006268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22325</w:t>
            </w:r>
          </w:p>
        </w:tc>
        <w:tc>
          <w:tcPr>
            <w:tcW w:w="1401" w:type="dxa"/>
            <w:noWrap/>
            <w:hideMark/>
          </w:tcPr>
          <w:p w14:paraId="69BA777F" w14:textId="77777777" w:rsidR="00E7619F" w:rsidRPr="007754FC" w:rsidRDefault="00E7619F" w:rsidP="0006268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256</w:t>
            </w:r>
          </w:p>
        </w:tc>
        <w:tc>
          <w:tcPr>
            <w:tcW w:w="1503" w:type="dxa"/>
            <w:noWrap/>
            <w:hideMark/>
          </w:tcPr>
          <w:p w14:paraId="31872A8A" w14:textId="77777777" w:rsidR="00E7619F" w:rsidRPr="007754FC" w:rsidRDefault="00E7619F" w:rsidP="0006268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0,003</w:t>
            </w:r>
          </w:p>
        </w:tc>
        <w:tc>
          <w:tcPr>
            <w:tcW w:w="1069" w:type="dxa"/>
            <w:noWrap/>
            <w:hideMark/>
          </w:tcPr>
          <w:p w14:paraId="2977BD16" w14:textId="77777777" w:rsidR="00E7619F" w:rsidRPr="007754FC" w:rsidRDefault="00E7619F" w:rsidP="0006268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0,061</w:t>
            </w:r>
          </w:p>
        </w:tc>
      </w:tr>
      <w:tr w:rsidR="00E7619F" w:rsidRPr="007754FC" w14:paraId="0A6229A5" w14:textId="77777777" w:rsidTr="00E7619F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01" w:type="dxa"/>
            <w:noWrap/>
            <w:hideMark/>
          </w:tcPr>
          <w:p w14:paraId="4B76D12F" w14:textId="77777777" w:rsidR="00E7619F" w:rsidRPr="007754FC" w:rsidRDefault="00E7619F" w:rsidP="00062685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512</w:t>
            </w:r>
          </w:p>
        </w:tc>
        <w:tc>
          <w:tcPr>
            <w:tcW w:w="1503" w:type="dxa"/>
            <w:noWrap/>
            <w:hideMark/>
          </w:tcPr>
          <w:p w14:paraId="2843D2AA" w14:textId="77777777" w:rsidR="00E7619F" w:rsidRPr="007754FC" w:rsidRDefault="00E7619F" w:rsidP="0006268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43816</w:t>
            </w:r>
          </w:p>
        </w:tc>
        <w:tc>
          <w:tcPr>
            <w:tcW w:w="1627" w:type="dxa"/>
            <w:noWrap/>
            <w:hideMark/>
          </w:tcPr>
          <w:p w14:paraId="4CF58E63" w14:textId="77777777" w:rsidR="00E7619F" w:rsidRPr="007754FC" w:rsidRDefault="00E7619F" w:rsidP="0006268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497197</w:t>
            </w:r>
          </w:p>
        </w:tc>
        <w:tc>
          <w:tcPr>
            <w:tcW w:w="1401" w:type="dxa"/>
            <w:noWrap/>
            <w:hideMark/>
          </w:tcPr>
          <w:p w14:paraId="38584733" w14:textId="77777777" w:rsidR="00E7619F" w:rsidRPr="007754FC" w:rsidRDefault="00E7619F" w:rsidP="0006268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512</w:t>
            </w:r>
          </w:p>
        </w:tc>
        <w:tc>
          <w:tcPr>
            <w:tcW w:w="1503" w:type="dxa"/>
            <w:noWrap/>
            <w:hideMark/>
          </w:tcPr>
          <w:p w14:paraId="2DB03E6E" w14:textId="77777777" w:rsidR="00E7619F" w:rsidRPr="007754FC" w:rsidRDefault="00E7619F" w:rsidP="0006268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0,024</w:t>
            </w:r>
          </w:p>
        </w:tc>
        <w:tc>
          <w:tcPr>
            <w:tcW w:w="1069" w:type="dxa"/>
            <w:noWrap/>
            <w:hideMark/>
          </w:tcPr>
          <w:p w14:paraId="5D57BFB3" w14:textId="77777777" w:rsidR="00E7619F" w:rsidRPr="007754FC" w:rsidRDefault="00E7619F" w:rsidP="0006268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0,31</w:t>
            </w:r>
          </w:p>
        </w:tc>
      </w:tr>
      <w:tr w:rsidR="00E7619F" w:rsidRPr="007754FC" w14:paraId="1E831C67" w14:textId="77777777" w:rsidTr="00E7619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01" w:type="dxa"/>
            <w:noWrap/>
            <w:hideMark/>
          </w:tcPr>
          <w:p w14:paraId="72E45CD4" w14:textId="77777777" w:rsidR="00E7619F" w:rsidRPr="007754FC" w:rsidRDefault="00E7619F" w:rsidP="00062685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024</w:t>
            </w:r>
          </w:p>
        </w:tc>
        <w:tc>
          <w:tcPr>
            <w:tcW w:w="1503" w:type="dxa"/>
            <w:noWrap/>
            <w:hideMark/>
          </w:tcPr>
          <w:p w14:paraId="3DCA3291" w14:textId="77777777" w:rsidR="00E7619F" w:rsidRPr="007754FC" w:rsidRDefault="00E7619F" w:rsidP="0006268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32685</w:t>
            </w:r>
          </w:p>
        </w:tc>
        <w:tc>
          <w:tcPr>
            <w:tcW w:w="1627" w:type="dxa"/>
            <w:noWrap/>
            <w:hideMark/>
          </w:tcPr>
          <w:p w14:paraId="1102C0C4" w14:textId="77777777" w:rsidR="00E7619F" w:rsidRPr="007754FC" w:rsidRDefault="00E7619F" w:rsidP="0006268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2002765</w:t>
            </w:r>
          </w:p>
        </w:tc>
        <w:tc>
          <w:tcPr>
            <w:tcW w:w="1401" w:type="dxa"/>
            <w:noWrap/>
            <w:hideMark/>
          </w:tcPr>
          <w:p w14:paraId="5C5FFF3C" w14:textId="77777777" w:rsidR="00E7619F" w:rsidRPr="007754FC" w:rsidRDefault="00E7619F" w:rsidP="0006268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024</w:t>
            </w:r>
          </w:p>
        </w:tc>
        <w:tc>
          <w:tcPr>
            <w:tcW w:w="1503" w:type="dxa"/>
            <w:noWrap/>
            <w:hideMark/>
          </w:tcPr>
          <w:p w14:paraId="69CF7A42" w14:textId="77777777" w:rsidR="00E7619F" w:rsidRPr="007754FC" w:rsidRDefault="00E7619F" w:rsidP="0006268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0,104</w:t>
            </w:r>
          </w:p>
        </w:tc>
        <w:tc>
          <w:tcPr>
            <w:tcW w:w="1069" w:type="dxa"/>
            <w:noWrap/>
            <w:hideMark/>
          </w:tcPr>
          <w:p w14:paraId="57923188" w14:textId="77777777" w:rsidR="00E7619F" w:rsidRPr="007754FC" w:rsidRDefault="00E7619F" w:rsidP="0006268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,307</w:t>
            </w:r>
          </w:p>
        </w:tc>
      </w:tr>
      <w:tr w:rsidR="00E7619F" w:rsidRPr="007754FC" w14:paraId="45EC93BC" w14:textId="77777777" w:rsidTr="00E7619F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01" w:type="dxa"/>
            <w:noWrap/>
            <w:hideMark/>
          </w:tcPr>
          <w:p w14:paraId="26E567C6" w14:textId="77777777" w:rsidR="00E7619F" w:rsidRPr="007754FC" w:rsidRDefault="00E7619F" w:rsidP="00062685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2048</w:t>
            </w:r>
          </w:p>
        </w:tc>
        <w:tc>
          <w:tcPr>
            <w:tcW w:w="1503" w:type="dxa"/>
            <w:noWrap/>
            <w:hideMark/>
          </w:tcPr>
          <w:p w14:paraId="49CACDED" w14:textId="77777777" w:rsidR="00E7619F" w:rsidRPr="007754FC" w:rsidRDefault="00E7619F" w:rsidP="0006268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396490</w:t>
            </w:r>
          </w:p>
        </w:tc>
        <w:tc>
          <w:tcPr>
            <w:tcW w:w="1627" w:type="dxa"/>
            <w:noWrap/>
            <w:hideMark/>
          </w:tcPr>
          <w:p w14:paraId="044AE361" w14:textId="77777777" w:rsidR="00E7619F" w:rsidRPr="007754FC" w:rsidRDefault="00E7619F" w:rsidP="0006268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7901989</w:t>
            </w:r>
          </w:p>
        </w:tc>
        <w:tc>
          <w:tcPr>
            <w:tcW w:w="1401" w:type="dxa"/>
            <w:noWrap/>
            <w:hideMark/>
          </w:tcPr>
          <w:p w14:paraId="03FF292A" w14:textId="77777777" w:rsidR="00E7619F" w:rsidRPr="007754FC" w:rsidRDefault="00E7619F" w:rsidP="0006268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2048</w:t>
            </w:r>
          </w:p>
        </w:tc>
        <w:tc>
          <w:tcPr>
            <w:tcW w:w="1503" w:type="dxa"/>
            <w:noWrap/>
            <w:hideMark/>
          </w:tcPr>
          <w:p w14:paraId="6EDAEFF2" w14:textId="77777777" w:rsidR="00E7619F" w:rsidRPr="007754FC" w:rsidRDefault="00E7619F" w:rsidP="0006268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0,323</w:t>
            </w:r>
          </w:p>
        </w:tc>
        <w:tc>
          <w:tcPr>
            <w:tcW w:w="1069" w:type="dxa"/>
            <w:noWrap/>
            <w:hideMark/>
          </w:tcPr>
          <w:p w14:paraId="6033FFE3" w14:textId="77777777" w:rsidR="00E7619F" w:rsidRPr="007754FC" w:rsidRDefault="00E7619F" w:rsidP="0006268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4,99</w:t>
            </w:r>
          </w:p>
        </w:tc>
      </w:tr>
      <w:tr w:rsidR="00E7619F" w:rsidRPr="007754FC" w14:paraId="4444B8BF" w14:textId="77777777" w:rsidTr="00E7619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01" w:type="dxa"/>
            <w:noWrap/>
            <w:hideMark/>
          </w:tcPr>
          <w:p w14:paraId="1FEC7F32" w14:textId="77777777" w:rsidR="00E7619F" w:rsidRPr="007754FC" w:rsidRDefault="00E7619F" w:rsidP="00062685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4096</w:t>
            </w:r>
          </w:p>
        </w:tc>
        <w:tc>
          <w:tcPr>
            <w:tcW w:w="1503" w:type="dxa"/>
            <w:noWrap/>
            <w:hideMark/>
          </w:tcPr>
          <w:p w14:paraId="4ED86A38" w14:textId="77777777" w:rsidR="00E7619F" w:rsidRPr="007754FC" w:rsidRDefault="00E7619F" w:rsidP="0006268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189975</w:t>
            </w:r>
          </w:p>
        </w:tc>
        <w:tc>
          <w:tcPr>
            <w:tcW w:w="1627" w:type="dxa"/>
            <w:noWrap/>
            <w:hideMark/>
          </w:tcPr>
          <w:p w14:paraId="5F6FC401" w14:textId="77777777" w:rsidR="00E7619F" w:rsidRPr="007754FC" w:rsidRDefault="00E7619F" w:rsidP="0006268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31809285</w:t>
            </w:r>
          </w:p>
        </w:tc>
        <w:tc>
          <w:tcPr>
            <w:tcW w:w="1401" w:type="dxa"/>
            <w:noWrap/>
            <w:hideMark/>
          </w:tcPr>
          <w:p w14:paraId="0B8D3D34" w14:textId="77777777" w:rsidR="00E7619F" w:rsidRPr="007754FC" w:rsidRDefault="00E7619F" w:rsidP="0006268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4096</w:t>
            </w:r>
          </w:p>
        </w:tc>
        <w:tc>
          <w:tcPr>
            <w:tcW w:w="1503" w:type="dxa"/>
            <w:noWrap/>
            <w:hideMark/>
          </w:tcPr>
          <w:p w14:paraId="4471AEDC" w14:textId="77777777" w:rsidR="00E7619F" w:rsidRPr="007754FC" w:rsidRDefault="00E7619F" w:rsidP="0006268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,055</w:t>
            </w:r>
          </w:p>
        </w:tc>
        <w:tc>
          <w:tcPr>
            <w:tcW w:w="1069" w:type="dxa"/>
            <w:noWrap/>
            <w:hideMark/>
          </w:tcPr>
          <w:p w14:paraId="584E05E3" w14:textId="77777777" w:rsidR="00E7619F" w:rsidRPr="007754FC" w:rsidRDefault="00E7619F" w:rsidP="0006268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20,407</w:t>
            </w:r>
          </w:p>
        </w:tc>
      </w:tr>
      <w:tr w:rsidR="00E7619F" w:rsidRPr="007754FC" w14:paraId="32FDEF28" w14:textId="77777777" w:rsidTr="00E7619F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01" w:type="dxa"/>
            <w:noWrap/>
            <w:hideMark/>
          </w:tcPr>
          <w:p w14:paraId="1B7044B7" w14:textId="77777777" w:rsidR="00E7619F" w:rsidRPr="007754FC" w:rsidRDefault="00E7619F" w:rsidP="00062685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8192</w:t>
            </w:r>
          </w:p>
        </w:tc>
        <w:tc>
          <w:tcPr>
            <w:tcW w:w="1503" w:type="dxa"/>
            <w:noWrap/>
            <w:hideMark/>
          </w:tcPr>
          <w:p w14:paraId="3D08E557" w14:textId="77777777" w:rsidR="00E7619F" w:rsidRPr="007754FC" w:rsidRDefault="00E7619F" w:rsidP="0006268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3578794</w:t>
            </w:r>
          </w:p>
        </w:tc>
        <w:tc>
          <w:tcPr>
            <w:tcW w:w="1627" w:type="dxa"/>
            <w:noWrap/>
            <w:hideMark/>
          </w:tcPr>
          <w:p w14:paraId="195311AD" w14:textId="77777777" w:rsidR="00E7619F" w:rsidRPr="007754FC" w:rsidRDefault="00E7619F" w:rsidP="0006268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27218509</w:t>
            </w:r>
          </w:p>
        </w:tc>
        <w:tc>
          <w:tcPr>
            <w:tcW w:w="1401" w:type="dxa"/>
            <w:noWrap/>
            <w:hideMark/>
          </w:tcPr>
          <w:p w14:paraId="1908766E" w14:textId="77777777" w:rsidR="00E7619F" w:rsidRPr="007754FC" w:rsidRDefault="00E7619F" w:rsidP="0006268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8192</w:t>
            </w:r>
          </w:p>
        </w:tc>
        <w:tc>
          <w:tcPr>
            <w:tcW w:w="1503" w:type="dxa"/>
            <w:noWrap/>
            <w:hideMark/>
          </w:tcPr>
          <w:p w14:paraId="74B41A52" w14:textId="77777777" w:rsidR="00E7619F" w:rsidRPr="007754FC" w:rsidRDefault="00E7619F" w:rsidP="0006268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3,151</w:t>
            </w:r>
          </w:p>
        </w:tc>
        <w:tc>
          <w:tcPr>
            <w:tcW w:w="1069" w:type="dxa"/>
            <w:noWrap/>
            <w:hideMark/>
          </w:tcPr>
          <w:p w14:paraId="3C62BD1E" w14:textId="77777777" w:rsidR="00E7619F" w:rsidRPr="007754FC" w:rsidRDefault="00E7619F" w:rsidP="0006268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79,652</w:t>
            </w:r>
          </w:p>
        </w:tc>
      </w:tr>
      <w:tr w:rsidR="00E7619F" w:rsidRPr="007754FC" w14:paraId="34F7B66D" w14:textId="77777777" w:rsidTr="00E7619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01" w:type="dxa"/>
            <w:noWrap/>
            <w:hideMark/>
          </w:tcPr>
          <w:p w14:paraId="52CCA167" w14:textId="77777777" w:rsidR="00E7619F" w:rsidRPr="007754FC" w:rsidRDefault="00E7619F" w:rsidP="00062685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6384</w:t>
            </w:r>
          </w:p>
        </w:tc>
        <w:tc>
          <w:tcPr>
            <w:tcW w:w="1503" w:type="dxa"/>
            <w:noWrap/>
            <w:hideMark/>
          </w:tcPr>
          <w:p w14:paraId="0F58DE63" w14:textId="77777777" w:rsidR="00E7619F" w:rsidRPr="007754FC" w:rsidRDefault="00E7619F" w:rsidP="0006268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0727824</w:t>
            </w:r>
          </w:p>
        </w:tc>
        <w:tc>
          <w:tcPr>
            <w:tcW w:w="1627" w:type="dxa"/>
            <w:noWrap/>
            <w:hideMark/>
          </w:tcPr>
          <w:p w14:paraId="5F583A01" w14:textId="77777777" w:rsidR="00E7619F" w:rsidRPr="007754FC" w:rsidRDefault="00E7619F" w:rsidP="0006268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509246373</w:t>
            </w:r>
          </w:p>
        </w:tc>
        <w:tc>
          <w:tcPr>
            <w:tcW w:w="1401" w:type="dxa"/>
            <w:noWrap/>
            <w:hideMark/>
          </w:tcPr>
          <w:p w14:paraId="242F8C2F" w14:textId="77777777" w:rsidR="00E7619F" w:rsidRPr="007754FC" w:rsidRDefault="00E7619F" w:rsidP="0006268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6384</w:t>
            </w:r>
          </w:p>
        </w:tc>
        <w:tc>
          <w:tcPr>
            <w:tcW w:w="1503" w:type="dxa"/>
            <w:noWrap/>
            <w:hideMark/>
          </w:tcPr>
          <w:p w14:paraId="4F219D66" w14:textId="77777777" w:rsidR="00E7619F" w:rsidRPr="007754FC" w:rsidRDefault="00E7619F" w:rsidP="0006268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7,231</w:t>
            </w:r>
          </w:p>
        </w:tc>
        <w:tc>
          <w:tcPr>
            <w:tcW w:w="1069" w:type="dxa"/>
            <w:noWrap/>
            <w:hideMark/>
          </w:tcPr>
          <w:p w14:paraId="57A01FFB" w14:textId="77777777" w:rsidR="00E7619F" w:rsidRPr="007754FC" w:rsidRDefault="00E7619F" w:rsidP="00062685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257,69</w:t>
            </w:r>
          </w:p>
        </w:tc>
      </w:tr>
    </w:tbl>
    <w:p w14:paraId="78630E77" w14:textId="77777777" w:rsidR="00E7619F" w:rsidRPr="007754FC" w:rsidRDefault="00E7619F" w:rsidP="002528C3">
      <w:pPr>
        <w:jc w:val="both"/>
        <w:rPr>
          <w:rFonts w:ascii="Arial" w:hAnsi="Arial" w:cs="Arial"/>
        </w:rPr>
      </w:pPr>
    </w:p>
    <w:tbl>
      <w:tblPr>
        <w:tblStyle w:val="TabelaSimples1"/>
        <w:tblW w:w="8564" w:type="dxa"/>
        <w:tblLook w:val="04A0" w:firstRow="1" w:lastRow="0" w:firstColumn="1" w:lastColumn="0" w:noHBand="0" w:noVBand="1"/>
      </w:tblPr>
      <w:tblGrid>
        <w:gridCol w:w="1392"/>
        <w:gridCol w:w="1493"/>
        <w:gridCol w:w="1616"/>
        <w:gridCol w:w="1391"/>
        <w:gridCol w:w="1493"/>
        <w:gridCol w:w="1115"/>
        <w:gridCol w:w="64"/>
      </w:tblGrid>
      <w:tr w:rsidR="00E7619F" w:rsidRPr="007754FC" w14:paraId="3FA7C4D2" w14:textId="77777777" w:rsidTr="00E7619F">
        <w:trPr>
          <w:gridAfter w:val="1"/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wAfter w:w="64" w:type="dxa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500" w:type="dxa"/>
            <w:gridSpan w:val="6"/>
            <w:noWrap/>
            <w:hideMark/>
          </w:tcPr>
          <w:p w14:paraId="3AEA0AA9" w14:textId="77777777" w:rsidR="00E7619F" w:rsidRPr="007754FC" w:rsidRDefault="00E7619F" w:rsidP="00E7619F">
            <w:pPr>
              <w:jc w:val="center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Base 10</w:t>
            </w:r>
          </w:p>
        </w:tc>
      </w:tr>
      <w:tr w:rsidR="00E7619F" w:rsidRPr="007754FC" w14:paraId="28E0B265" w14:textId="77777777" w:rsidTr="00E7619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01" w:type="dxa"/>
            <w:gridSpan w:val="3"/>
            <w:noWrap/>
            <w:hideMark/>
          </w:tcPr>
          <w:p w14:paraId="22367472" w14:textId="77777777" w:rsidR="00E7619F" w:rsidRPr="007754FC" w:rsidRDefault="00E7619F" w:rsidP="00E7619F">
            <w:pPr>
              <w:jc w:val="center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Acessos</w:t>
            </w:r>
          </w:p>
        </w:tc>
        <w:tc>
          <w:tcPr>
            <w:tcW w:w="4063" w:type="dxa"/>
            <w:gridSpan w:val="4"/>
            <w:noWrap/>
            <w:hideMark/>
          </w:tcPr>
          <w:p w14:paraId="025F9B97" w14:textId="77777777" w:rsidR="00E7619F" w:rsidRPr="007754FC" w:rsidRDefault="00E7619F" w:rsidP="00E7619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b/>
                <w:bCs/>
                <w:color w:val="000000"/>
                <w:lang w:eastAsia="pt-BR"/>
              </w:rPr>
              <w:t>Tempo</w:t>
            </w:r>
          </w:p>
        </w:tc>
      </w:tr>
      <w:tr w:rsidR="00E7619F" w:rsidRPr="007754FC" w14:paraId="7B8111A9" w14:textId="77777777" w:rsidTr="00E7619F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92" w:type="dxa"/>
            <w:noWrap/>
            <w:hideMark/>
          </w:tcPr>
          <w:p w14:paraId="4F288B8F" w14:textId="77777777" w:rsidR="00E7619F" w:rsidRPr="007754FC" w:rsidRDefault="00E7619F" w:rsidP="00E7619F">
            <w:pPr>
              <w:jc w:val="center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Tamanho</w:t>
            </w:r>
          </w:p>
        </w:tc>
        <w:tc>
          <w:tcPr>
            <w:tcW w:w="1493" w:type="dxa"/>
            <w:noWrap/>
            <w:hideMark/>
          </w:tcPr>
          <w:p w14:paraId="617EC6A3" w14:textId="77777777" w:rsidR="00E7619F" w:rsidRPr="007754FC" w:rsidRDefault="00E7619F" w:rsidP="00E7619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b/>
                <w:bCs/>
                <w:color w:val="000000"/>
                <w:lang w:eastAsia="pt-BR"/>
              </w:rPr>
              <w:t>Karatsuba</w:t>
            </w:r>
          </w:p>
        </w:tc>
        <w:tc>
          <w:tcPr>
            <w:tcW w:w="1616" w:type="dxa"/>
            <w:noWrap/>
            <w:hideMark/>
          </w:tcPr>
          <w:p w14:paraId="57974550" w14:textId="77777777" w:rsidR="00E7619F" w:rsidRPr="007754FC" w:rsidRDefault="00E7619F" w:rsidP="00E7619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b/>
                <w:bCs/>
                <w:color w:val="000000"/>
                <w:lang w:eastAsia="pt-BR"/>
              </w:rPr>
              <w:t>Padrão</w:t>
            </w:r>
          </w:p>
        </w:tc>
        <w:tc>
          <w:tcPr>
            <w:tcW w:w="1391" w:type="dxa"/>
            <w:noWrap/>
            <w:hideMark/>
          </w:tcPr>
          <w:p w14:paraId="12DA4D25" w14:textId="77777777" w:rsidR="00E7619F" w:rsidRPr="007754FC" w:rsidRDefault="00E7619F" w:rsidP="00E7619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b/>
                <w:bCs/>
                <w:color w:val="000000"/>
                <w:lang w:eastAsia="pt-BR"/>
              </w:rPr>
              <w:t>Tamanho</w:t>
            </w:r>
          </w:p>
        </w:tc>
        <w:tc>
          <w:tcPr>
            <w:tcW w:w="1493" w:type="dxa"/>
            <w:noWrap/>
            <w:hideMark/>
          </w:tcPr>
          <w:p w14:paraId="5BCE30DF" w14:textId="77777777" w:rsidR="00E7619F" w:rsidRPr="007754FC" w:rsidRDefault="00E7619F" w:rsidP="00E7619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b/>
                <w:bCs/>
                <w:color w:val="000000"/>
                <w:lang w:eastAsia="pt-BR"/>
              </w:rPr>
              <w:t>Karatsuba</w:t>
            </w:r>
          </w:p>
        </w:tc>
        <w:tc>
          <w:tcPr>
            <w:tcW w:w="1179" w:type="dxa"/>
            <w:gridSpan w:val="2"/>
            <w:noWrap/>
            <w:hideMark/>
          </w:tcPr>
          <w:p w14:paraId="1035D034" w14:textId="77777777" w:rsidR="00E7619F" w:rsidRPr="007754FC" w:rsidRDefault="00E7619F" w:rsidP="00E7619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b/>
                <w:bCs/>
                <w:color w:val="000000"/>
                <w:lang w:eastAsia="pt-BR"/>
              </w:rPr>
              <w:t>Padrão</w:t>
            </w:r>
          </w:p>
        </w:tc>
      </w:tr>
      <w:tr w:rsidR="00E7619F" w:rsidRPr="007754FC" w14:paraId="05231CF5" w14:textId="77777777" w:rsidTr="00E7619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92" w:type="dxa"/>
            <w:noWrap/>
            <w:hideMark/>
          </w:tcPr>
          <w:p w14:paraId="218F7822" w14:textId="77777777" w:rsidR="00E7619F" w:rsidRPr="007754FC" w:rsidRDefault="00E7619F" w:rsidP="00E7619F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</w:t>
            </w:r>
          </w:p>
        </w:tc>
        <w:tc>
          <w:tcPr>
            <w:tcW w:w="1493" w:type="dxa"/>
            <w:noWrap/>
            <w:hideMark/>
          </w:tcPr>
          <w:p w14:paraId="18006E05" w14:textId="77777777" w:rsidR="00E7619F" w:rsidRPr="007754FC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</w:t>
            </w:r>
          </w:p>
        </w:tc>
        <w:tc>
          <w:tcPr>
            <w:tcW w:w="1616" w:type="dxa"/>
            <w:noWrap/>
            <w:hideMark/>
          </w:tcPr>
          <w:p w14:paraId="63897C19" w14:textId="77777777" w:rsidR="00E7619F" w:rsidRPr="007754FC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</w:t>
            </w:r>
          </w:p>
        </w:tc>
        <w:tc>
          <w:tcPr>
            <w:tcW w:w="1391" w:type="dxa"/>
            <w:noWrap/>
            <w:hideMark/>
          </w:tcPr>
          <w:p w14:paraId="14736A52" w14:textId="77777777" w:rsidR="00E7619F" w:rsidRPr="007754FC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</w:t>
            </w:r>
          </w:p>
        </w:tc>
        <w:tc>
          <w:tcPr>
            <w:tcW w:w="1493" w:type="dxa"/>
            <w:noWrap/>
            <w:hideMark/>
          </w:tcPr>
          <w:p w14:paraId="2AC284F6" w14:textId="77777777" w:rsidR="00E7619F" w:rsidRPr="007754FC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  <w:tc>
          <w:tcPr>
            <w:tcW w:w="1179" w:type="dxa"/>
            <w:gridSpan w:val="2"/>
            <w:noWrap/>
            <w:hideMark/>
          </w:tcPr>
          <w:p w14:paraId="03739B8D" w14:textId="77777777" w:rsidR="00E7619F" w:rsidRPr="007754FC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</w:tr>
      <w:tr w:rsidR="00E7619F" w:rsidRPr="007754FC" w14:paraId="54D57631" w14:textId="77777777" w:rsidTr="00E7619F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92" w:type="dxa"/>
            <w:noWrap/>
            <w:hideMark/>
          </w:tcPr>
          <w:p w14:paraId="2F1AA757" w14:textId="77777777" w:rsidR="00E7619F" w:rsidRPr="007754FC" w:rsidRDefault="00E7619F" w:rsidP="00E7619F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2</w:t>
            </w:r>
          </w:p>
        </w:tc>
        <w:tc>
          <w:tcPr>
            <w:tcW w:w="1493" w:type="dxa"/>
            <w:noWrap/>
            <w:hideMark/>
          </w:tcPr>
          <w:p w14:paraId="2C928142" w14:textId="77777777" w:rsidR="00E7619F" w:rsidRPr="007754FC" w:rsidRDefault="00E7619F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4</w:t>
            </w:r>
          </w:p>
        </w:tc>
        <w:tc>
          <w:tcPr>
            <w:tcW w:w="1616" w:type="dxa"/>
            <w:noWrap/>
            <w:hideMark/>
          </w:tcPr>
          <w:p w14:paraId="0B7593DA" w14:textId="77777777" w:rsidR="00E7619F" w:rsidRPr="007754FC" w:rsidRDefault="00E7619F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5</w:t>
            </w:r>
          </w:p>
        </w:tc>
        <w:tc>
          <w:tcPr>
            <w:tcW w:w="1391" w:type="dxa"/>
            <w:noWrap/>
            <w:hideMark/>
          </w:tcPr>
          <w:p w14:paraId="2FD1F024" w14:textId="77777777" w:rsidR="00E7619F" w:rsidRPr="007754FC" w:rsidRDefault="00E7619F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2</w:t>
            </w:r>
          </w:p>
        </w:tc>
        <w:tc>
          <w:tcPr>
            <w:tcW w:w="1493" w:type="dxa"/>
            <w:noWrap/>
            <w:hideMark/>
          </w:tcPr>
          <w:p w14:paraId="23F666D4" w14:textId="77777777" w:rsidR="00E7619F" w:rsidRPr="007754FC" w:rsidRDefault="00E7619F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  <w:tc>
          <w:tcPr>
            <w:tcW w:w="1179" w:type="dxa"/>
            <w:gridSpan w:val="2"/>
            <w:noWrap/>
            <w:hideMark/>
          </w:tcPr>
          <w:p w14:paraId="3ED38D03" w14:textId="77777777" w:rsidR="00E7619F" w:rsidRPr="007754FC" w:rsidRDefault="00E7619F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</w:tr>
      <w:tr w:rsidR="00E7619F" w:rsidRPr="007754FC" w14:paraId="56DE4D8F" w14:textId="77777777" w:rsidTr="00E7619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92" w:type="dxa"/>
            <w:noWrap/>
            <w:hideMark/>
          </w:tcPr>
          <w:p w14:paraId="1C24284B" w14:textId="77777777" w:rsidR="00E7619F" w:rsidRPr="007754FC" w:rsidRDefault="00E7619F" w:rsidP="00E7619F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4</w:t>
            </w:r>
          </w:p>
        </w:tc>
        <w:tc>
          <w:tcPr>
            <w:tcW w:w="1493" w:type="dxa"/>
            <w:noWrap/>
            <w:hideMark/>
          </w:tcPr>
          <w:p w14:paraId="322A8DB4" w14:textId="77777777" w:rsidR="00E7619F" w:rsidRPr="007754FC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22</w:t>
            </w:r>
          </w:p>
        </w:tc>
        <w:tc>
          <w:tcPr>
            <w:tcW w:w="1616" w:type="dxa"/>
            <w:noWrap/>
            <w:hideMark/>
          </w:tcPr>
          <w:p w14:paraId="258AFEAB" w14:textId="77777777" w:rsidR="00E7619F" w:rsidRPr="007754FC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33</w:t>
            </w:r>
          </w:p>
        </w:tc>
        <w:tc>
          <w:tcPr>
            <w:tcW w:w="1391" w:type="dxa"/>
            <w:noWrap/>
            <w:hideMark/>
          </w:tcPr>
          <w:p w14:paraId="4744D7FD" w14:textId="77777777" w:rsidR="00E7619F" w:rsidRPr="007754FC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4</w:t>
            </w:r>
          </w:p>
        </w:tc>
        <w:tc>
          <w:tcPr>
            <w:tcW w:w="1493" w:type="dxa"/>
            <w:noWrap/>
            <w:hideMark/>
          </w:tcPr>
          <w:p w14:paraId="371EDC0D" w14:textId="77777777" w:rsidR="00E7619F" w:rsidRPr="007754FC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  <w:tc>
          <w:tcPr>
            <w:tcW w:w="1179" w:type="dxa"/>
            <w:gridSpan w:val="2"/>
            <w:noWrap/>
            <w:hideMark/>
          </w:tcPr>
          <w:p w14:paraId="35ECC214" w14:textId="77777777" w:rsidR="00E7619F" w:rsidRPr="007754FC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</w:tr>
      <w:tr w:rsidR="00E7619F" w:rsidRPr="007754FC" w14:paraId="4487433C" w14:textId="77777777" w:rsidTr="00E7619F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92" w:type="dxa"/>
            <w:noWrap/>
            <w:hideMark/>
          </w:tcPr>
          <w:p w14:paraId="29524E0D" w14:textId="77777777" w:rsidR="00E7619F" w:rsidRPr="007754FC" w:rsidRDefault="00E7619F" w:rsidP="00E7619F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8</w:t>
            </w:r>
          </w:p>
        </w:tc>
        <w:tc>
          <w:tcPr>
            <w:tcW w:w="1493" w:type="dxa"/>
            <w:noWrap/>
            <w:hideMark/>
          </w:tcPr>
          <w:p w14:paraId="5589202A" w14:textId="77777777" w:rsidR="00E7619F" w:rsidRPr="007754FC" w:rsidRDefault="00E7619F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70</w:t>
            </w:r>
          </w:p>
        </w:tc>
        <w:tc>
          <w:tcPr>
            <w:tcW w:w="1616" w:type="dxa"/>
            <w:noWrap/>
            <w:hideMark/>
          </w:tcPr>
          <w:p w14:paraId="08A3C420" w14:textId="77777777" w:rsidR="00E7619F" w:rsidRPr="007754FC" w:rsidRDefault="00E7619F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70</w:t>
            </w:r>
          </w:p>
        </w:tc>
        <w:tc>
          <w:tcPr>
            <w:tcW w:w="1391" w:type="dxa"/>
            <w:noWrap/>
            <w:hideMark/>
          </w:tcPr>
          <w:p w14:paraId="780161EC" w14:textId="77777777" w:rsidR="00E7619F" w:rsidRPr="007754FC" w:rsidRDefault="00E7619F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8</w:t>
            </w:r>
          </w:p>
        </w:tc>
        <w:tc>
          <w:tcPr>
            <w:tcW w:w="1493" w:type="dxa"/>
            <w:noWrap/>
            <w:hideMark/>
          </w:tcPr>
          <w:p w14:paraId="68168A73" w14:textId="77777777" w:rsidR="00E7619F" w:rsidRPr="007754FC" w:rsidRDefault="00E7619F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  <w:tc>
          <w:tcPr>
            <w:tcW w:w="1179" w:type="dxa"/>
            <w:gridSpan w:val="2"/>
            <w:noWrap/>
            <w:hideMark/>
          </w:tcPr>
          <w:p w14:paraId="43CA5763" w14:textId="77777777" w:rsidR="00E7619F" w:rsidRPr="007754FC" w:rsidRDefault="00E7619F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</w:tr>
      <w:tr w:rsidR="00E7619F" w:rsidRPr="007754FC" w14:paraId="737C6049" w14:textId="77777777" w:rsidTr="00E7619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92" w:type="dxa"/>
            <w:noWrap/>
            <w:hideMark/>
          </w:tcPr>
          <w:p w14:paraId="142B3F93" w14:textId="77777777" w:rsidR="00E7619F" w:rsidRPr="007754FC" w:rsidRDefault="00E7619F" w:rsidP="00E7619F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6</w:t>
            </w:r>
          </w:p>
        </w:tc>
        <w:tc>
          <w:tcPr>
            <w:tcW w:w="1493" w:type="dxa"/>
            <w:noWrap/>
            <w:hideMark/>
          </w:tcPr>
          <w:p w14:paraId="5A3297A8" w14:textId="77777777" w:rsidR="00E7619F" w:rsidRPr="007754FC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78</w:t>
            </w:r>
          </w:p>
        </w:tc>
        <w:tc>
          <w:tcPr>
            <w:tcW w:w="1616" w:type="dxa"/>
            <w:noWrap/>
            <w:hideMark/>
          </w:tcPr>
          <w:p w14:paraId="61F0FD24" w14:textId="77777777" w:rsidR="00E7619F" w:rsidRPr="007754FC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457</w:t>
            </w:r>
          </w:p>
        </w:tc>
        <w:tc>
          <w:tcPr>
            <w:tcW w:w="1391" w:type="dxa"/>
            <w:noWrap/>
            <w:hideMark/>
          </w:tcPr>
          <w:p w14:paraId="3F37182A" w14:textId="77777777" w:rsidR="00E7619F" w:rsidRPr="007754FC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6</w:t>
            </w:r>
          </w:p>
        </w:tc>
        <w:tc>
          <w:tcPr>
            <w:tcW w:w="1493" w:type="dxa"/>
            <w:noWrap/>
            <w:hideMark/>
          </w:tcPr>
          <w:p w14:paraId="3FA6E6D6" w14:textId="77777777" w:rsidR="00E7619F" w:rsidRPr="007754FC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  <w:tc>
          <w:tcPr>
            <w:tcW w:w="1179" w:type="dxa"/>
            <w:gridSpan w:val="2"/>
            <w:noWrap/>
            <w:hideMark/>
          </w:tcPr>
          <w:p w14:paraId="00F288F2" w14:textId="77777777" w:rsidR="00E7619F" w:rsidRPr="007754FC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</w:tr>
      <w:tr w:rsidR="00E7619F" w:rsidRPr="007754FC" w14:paraId="74597FAC" w14:textId="77777777" w:rsidTr="00E7619F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92" w:type="dxa"/>
            <w:noWrap/>
            <w:hideMark/>
          </w:tcPr>
          <w:p w14:paraId="0586CF74" w14:textId="77777777" w:rsidR="00E7619F" w:rsidRPr="007754FC" w:rsidRDefault="00E7619F" w:rsidP="00E7619F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32</w:t>
            </w:r>
          </w:p>
        </w:tc>
        <w:tc>
          <w:tcPr>
            <w:tcW w:w="1493" w:type="dxa"/>
            <w:noWrap/>
            <w:hideMark/>
          </w:tcPr>
          <w:p w14:paraId="1FD1489E" w14:textId="77777777" w:rsidR="00E7619F" w:rsidRPr="007754FC" w:rsidRDefault="00E7619F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541</w:t>
            </w:r>
          </w:p>
        </w:tc>
        <w:tc>
          <w:tcPr>
            <w:tcW w:w="1616" w:type="dxa"/>
            <w:noWrap/>
            <w:hideMark/>
          </w:tcPr>
          <w:p w14:paraId="3ADBA712" w14:textId="77777777" w:rsidR="00E7619F" w:rsidRPr="007754FC" w:rsidRDefault="00E7619F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985</w:t>
            </w:r>
          </w:p>
        </w:tc>
        <w:tc>
          <w:tcPr>
            <w:tcW w:w="1391" w:type="dxa"/>
            <w:noWrap/>
            <w:hideMark/>
          </w:tcPr>
          <w:p w14:paraId="383916B0" w14:textId="77777777" w:rsidR="00E7619F" w:rsidRPr="007754FC" w:rsidRDefault="00E7619F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32</w:t>
            </w:r>
          </w:p>
        </w:tc>
        <w:tc>
          <w:tcPr>
            <w:tcW w:w="1493" w:type="dxa"/>
            <w:noWrap/>
            <w:hideMark/>
          </w:tcPr>
          <w:p w14:paraId="012829B2" w14:textId="77777777" w:rsidR="00E7619F" w:rsidRPr="007754FC" w:rsidRDefault="00E7619F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  <w:tc>
          <w:tcPr>
            <w:tcW w:w="1179" w:type="dxa"/>
            <w:gridSpan w:val="2"/>
            <w:noWrap/>
            <w:hideMark/>
          </w:tcPr>
          <w:p w14:paraId="7CD43746" w14:textId="77777777" w:rsidR="00E7619F" w:rsidRPr="007754FC" w:rsidRDefault="00E7619F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0,001</w:t>
            </w:r>
          </w:p>
        </w:tc>
      </w:tr>
      <w:tr w:rsidR="00E7619F" w:rsidRPr="007754FC" w14:paraId="448A22F9" w14:textId="77777777" w:rsidTr="00E7619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92" w:type="dxa"/>
            <w:noWrap/>
            <w:hideMark/>
          </w:tcPr>
          <w:p w14:paraId="2883EFFB" w14:textId="77777777" w:rsidR="00E7619F" w:rsidRPr="007754FC" w:rsidRDefault="00E7619F" w:rsidP="00E7619F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64</w:t>
            </w:r>
          </w:p>
        </w:tc>
        <w:tc>
          <w:tcPr>
            <w:tcW w:w="1493" w:type="dxa"/>
            <w:noWrap/>
            <w:hideMark/>
          </w:tcPr>
          <w:p w14:paraId="689A4BD2" w14:textId="77777777" w:rsidR="00E7619F" w:rsidRPr="007754FC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690</w:t>
            </w:r>
          </w:p>
        </w:tc>
        <w:tc>
          <w:tcPr>
            <w:tcW w:w="1616" w:type="dxa"/>
            <w:noWrap/>
            <w:hideMark/>
          </w:tcPr>
          <w:p w14:paraId="025B96C0" w14:textId="77777777" w:rsidR="00E7619F" w:rsidRPr="007754FC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8077</w:t>
            </w:r>
          </w:p>
        </w:tc>
        <w:tc>
          <w:tcPr>
            <w:tcW w:w="1391" w:type="dxa"/>
            <w:noWrap/>
            <w:hideMark/>
          </w:tcPr>
          <w:p w14:paraId="051EE297" w14:textId="77777777" w:rsidR="00E7619F" w:rsidRPr="007754FC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64</w:t>
            </w:r>
          </w:p>
        </w:tc>
        <w:tc>
          <w:tcPr>
            <w:tcW w:w="1493" w:type="dxa"/>
            <w:noWrap/>
            <w:hideMark/>
          </w:tcPr>
          <w:p w14:paraId="0CE76F75" w14:textId="77777777" w:rsidR="00E7619F" w:rsidRPr="007754FC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0,001</w:t>
            </w:r>
          </w:p>
        </w:tc>
        <w:tc>
          <w:tcPr>
            <w:tcW w:w="1179" w:type="dxa"/>
            <w:gridSpan w:val="2"/>
            <w:noWrap/>
            <w:hideMark/>
          </w:tcPr>
          <w:p w14:paraId="25ABA29D" w14:textId="77777777" w:rsidR="00E7619F" w:rsidRPr="007754FC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0,001</w:t>
            </w:r>
          </w:p>
        </w:tc>
      </w:tr>
      <w:tr w:rsidR="00E7619F" w:rsidRPr="007754FC" w14:paraId="59A6B813" w14:textId="77777777" w:rsidTr="00E7619F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92" w:type="dxa"/>
            <w:noWrap/>
            <w:hideMark/>
          </w:tcPr>
          <w:p w14:paraId="026C7E4E" w14:textId="77777777" w:rsidR="00E7619F" w:rsidRPr="007754FC" w:rsidRDefault="00E7619F" w:rsidP="00E7619F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28</w:t>
            </w:r>
          </w:p>
        </w:tc>
        <w:tc>
          <w:tcPr>
            <w:tcW w:w="1493" w:type="dxa"/>
            <w:noWrap/>
            <w:hideMark/>
          </w:tcPr>
          <w:p w14:paraId="173633A1" w14:textId="77777777" w:rsidR="00E7619F" w:rsidRPr="007754FC" w:rsidRDefault="00E7619F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5026</w:t>
            </w:r>
          </w:p>
        </w:tc>
        <w:tc>
          <w:tcPr>
            <w:tcW w:w="1616" w:type="dxa"/>
            <w:noWrap/>
            <w:hideMark/>
          </w:tcPr>
          <w:p w14:paraId="1567714C" w14:textId="77777777" w:rsidR="00E7619F" w:rsidRPr="007754FC" w:rsidRDefault="00E7619F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32633</w:t>
            </w:r>
          </w:p>
        </w:tc>
        <w:tc>
          <w:tcPr>
            <w:tcW w:w="1391" w:type="dxa"/>
            <w:noWrap/>
            <w:hideMark/>
          </w:tcPr>
          <w:p w14:paraId="04D60F87" w14:textId="77777777" w:rsidR="00E7619F" w:rsidRPr="007754FC" w:rsidRDefault="00E7619F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28</w:t>
            </w:r>
          </w:p>
        </w:tc>
        <w:tc>
          <w:tcPr>
            <w:tcW w:w="1493" w:type="dxa"/>
            <w:noWrap/>
            <w:hideMark/>
          </w:tcPr>
          <w:p w14:paraId="231E5349" w14:textId="77777777" w:rsidR="00E7619F" w:rsidRPr="007754FC" w:rsidRDefault="00E7619F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0,001</w:t>
            </w:r>
          </w:p>
        </w:tc>
        <w:tc>
          <w:tcPr>
            <w:tcW w:w="1179" w:type="dxa"/>
            <w:gridSpan w:val="2"/>
            <w:noWrap/>
            <w:hideMark/>
          </w:tcPr>
          <w:p w14:paraId="5D6DD58F" w14:textId="77777777" w:rsidR="00E7619F" w:rsidRPr="007754FC" w:rsidRDefault="00E7619F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0,005</w:t>
            </w:r>
          </w:p>
        </w:tc>
      </w:tr>
      <w:tr w:rsidR="00E7619F" w:rsidRPr="007754FC" w14:paraId="6423CB68" w14:textId="77777777" w:rsidTr="00E7619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92" w:type="dxa"/>
            <w:noWrap/>
            <w:hideMark/>
          </w:tcPr>
          <w:p w14:paraId="6BF084AB" w14:textId="77777777" w:rsidR="00E7619F" w:rsidRPr="007754FC" w:rsidRDefault="00E7619F" w:rsidP="00E7619F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256</w:t>
            </w:r>
          </w:p>
        </w:tc>
        <w:tc>
          <w:tcPr>
            <w:tcW w:w="1493" w:type="dxa"/>
            <w:noWrap/>
            <w:hideMark/>
          </w:tcPr>
          <w:p w14:paraId="051E972D" w14:textId="77777777" w:rsidR="00E7619F" w:rsidRPr="007754FC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5286</w:t>
            </w:r>
          </w:p>
        </w:tc>
        <w:tc>
          <w:tcPr>
            <w:tcW w:w="1616" w:type="dxa"/>
            <w:noWrap/>
            <w:hideMark/>
          </w:tcPr>
          <w:p w14:paraId="019A40FD" w14:textId="77777777" w:rsidR="00E7619F" w:rsidRPr="007754FC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31797</w:t>
            </w:r>
          </w:p>
        </w:tc>
        <w:tc>
          <w:tcPr>
            <w:tcW w:w="1391" w:type="dxa"/>
            <w:noWrap/>
            <w:hideMark/>
          </w:tcPr>
          <w:p w14:paraId="63AA4AD1" w14:textId="77777777" w:rsidR="00E7619F" w:rsidRPr="007754FC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256</w:t>
            </w:r>
          </w:p>
        </w:tc>
        <w:tc>
          <w:tcPr>
            <w:tcW w:w="1493" w:type="dxa"/>
            <w:noWrap/>
            <w:hideMark/>
          </w:tcPr>
          <w:p w14:paraId="17051F30" w14:textId="77777777" w:rsidR="00E7619F" w:rsidRPr="007754FC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0,001</w:t>
            </w:r>
          </w:p>
        </w:tc>
        <w:tc>
          <w:tcPr>
            <w:tcW w:w="1179" w:type="dxa"/>
            <w:gridSpan w:val="2"/>
            <w:noWrap/>
            <w:hideMark/>
          </w:tcPr>
          <w:p w14:paraId="3A8A3BC5" w14:textId="77777777" w:rsidR="00E7619F" w:rsidRPr="007754FC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0,066</w:t>
            </w:r>
          </w:p>
        </w:tc>
      </w:tr>
      <w:tr w:rsidR="00E7619F" w:rsidRPr="007754FC" w14:paraId="2C133835" w14:textId="77777777" w:rsidTr="00E7619F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92" w:type="dxa"/>
            <w:noWrap/>
            <w:hideMark/>
          </w:tcPr>
          <w:p w14:paraId="4C3F42A0" w14:textId="77777777" w:rsidR="00E7619F" w:rsidRPr="007754FC" w:rsidRDefault="00E7619F" w:rsidP="00E7619F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lastRenderedPageBreak/>
              <w:t>512</w:t>
            </w:r>
          </w:p>
        </w:tc>
        <w:tc>
          <w:tcPr>
            <w:tcW w:w="1493" w:type="dxa"/>
            <w:noWrap/>
            <w:hideMark/>
          </w:tcPr>
          <w:p w14:paraId="31EBD8E8" w14:textId="77777777" w:rsidR="00E7619F" w:rsidRPr="007754FC" w:rsidRDefault="00E7619F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45559</w:t>
            </w:r>
          </w:p>
        </w:tc>
        <w:tc>
          <w:tcPr>
            <w:tcW w:w="1616" w:type="dxa"/>
            <w:noWrap/>
            <w:hideMark/>
          </w:tcPr>
          <w:p w14:paraId="3FECFB85" w14:textId="77777777" w:rsidR="00E7619F" w:rsidRPr="007754FC" w:rsidRDefault="00E7619F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513269</w:t>
            </w:r>
          </w:p>
        </w:tc>
        <w:tc>
          <w:tcPr>
            <w:tcW w:w="1391" w:type="dxa"/>
            <w:noWrap/>
            <w:hideMark/>
          </w:tcPr>
          <w:p w14:paraId="40CBF707" w14:textId="77777777" w:rsidR="00E7619F" w:rsidRPr="007754FC" w:rsidRDefault="00E7619F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512</w:t>
            </w:r>
          </w:p>
        </w:tc>
        <w:tc>
          <w:tcPr>
            <w:tcW w:w="1493" w:type="dxa"/>
            <w:noWrap/>
            <w:hideMark/>
          </w:tcPr>
          <w:p w14:paraId="6BD0AA39" w14:textId="77777777" w:rsidR="00E7619F" w:rsidRPr="007754FC" w:rsidRDefault="00E7619F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0,03</w:t>
            </w:r>
          </w:p>
        </w:tc>
        <w:tc>
          <w:tcPr>
            <w:tcW w:w="1179" w:type="dxa"/>
            <w:gridSpan w:val="2"/>
            <w:noWrap/>
            <w:hideMark/>
          </w:tcPr>
          <w:p w14:paraId="3F1F3A7A" w14:textId="77777777" w:rsidR="00E7619F" w:rsidRPr="007754FC" w:rsidRDefault="00E7619F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0,318</w:t>
            </w:r>
          </w:p>
        </w:tc>
      </w:tr>
      <w:tr w:rsidR="00E7619F" w:rsidRPr="007754FC" w14:paraId="5F60E632" w14:textId="77777777" w:rsidTr="00E7619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92" w:type="dxa"/>
            <w:noWrap/>
            <w:hideMark/>
          </w:tcPr>
          <w:p w14:paraId="78601394" w14:textId="77777777" w:rsidR="00E7619F" w:rsidRPr="007754FC" w:rsidRDefault="00E7619F" w:rsidP="00E7619F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024</w:t>
            </w:r>
          </w:p>
        </w:tc>
        <w:tc>
          <w:tcPr>
            <w:tcW w:w="1493" w:type="dxa"/>
            <w:noWrap/>
            <w:hideMark/>
          </w:tcPr>
          <w:p w14:paraId="18DC1C2A" w14:textId="77777777" w:rsidR="00E7619F" w:rsidRPr="007754FC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36924</w:t>
            </w:r>
          </w:p>
        </w:tc>
        <w:tc>
          <w:tcPr>
            <w:tcW w:w="1616" w:type="dxa"/>
            <w:noWrap/>
            <w:hideMark/>
          </w:tcPr>
          <w:p w14:paraId="4F31336D" w14:textId="77777777" w:rsidR="00E7619F" w:rsidRPr="007754FC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2068069</w:t>
            </w:r>
          </w:p>
        </w:tc>
        <w:tc>
          <w:tcPr>
            <w:tcW w:w="1391" w:type="dxa"/>
            <w:noWrap/>
            <w:hideMark/>
          </w:tcPr>
          <w:p w14:paraId="5627E1CD" w14:textId="77777777" w:rsidR="00E7619F" w:rsidRPr="007754FC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024</w:t>
            </w:r>
          </w:p>
        </w:tc>
        <w:tc>
          <w:tcPr>
            <w:tcW w:w="1493" w:type="dxa"/>
            <w:noWrap/>
            <w:hideMark/>
          </w:tcPr>
          <w:p w14:paraId="530E48CB" w14:textId="77777777" w:rsidR="00E7619F" w:rsidRPr="007754FC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0,097</w:t>
            </w:r>
          </w:p>
        </w:tc>
        <w:tc>
          <w:tcPr>
            <w:tcW w:w="1179" w:type="dxa"/>
            <w:gridSpan w:val="2"/>
            <w:noWrap/>
            <w:hideMark/>
          </w:tcPr>
          <w:p w14:paraId="660B6CFC" w14:textId="77777777" w:rsidR="00E7619F" w:rsidRPr="007754FC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,278</w:t>
            </w:r>
          </w:p>
        </w:tc>
      </w:tr>
      <w:tr w:rsidR="00E7619F" w:rsidRPr="007754FC" w14:paraId="6C5BB15D" w14:textId="77777777" w:rsidTr="00E7619F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92" w:type="dxa"/>
            <w:noWrap/>
            <w:hideMark/>
          </w:tcPr>
          <w:p w14:paraId="236C0686" w14:textId="77777777" w:rsidR="00E7619F" w:rsidRPr="007754FC" w:rsidRDefault="00E7619F" w:rsidP="00E7619F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2048</w:t>
            </w:r>
          </w:p>
        </w:tc>
        <w:tc>
          <w:tcPr>
            <w:tcW w:w="1493" w:type="dxa"/>
            <w:noWrap/>
            <w:hideMark/>
          </w:tcPr>
          <w:p w14:paraId="02430DE9" w14:textId="77777777" w:rsidR="00E7619F" w:rsidRPr="007754FC" w:rsidRDefault="00E7619F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410113</w:t>
            </w:r>
          </w:p>
        </w:tc>
        <w:tc>
          <w:tcPr>
            <w:tcW w:w="1616" w:type="dxa"/>
            <w:noWrap/>
            <w:hideMark/>
          </w:tcPr>
          <w:p w14:paraId="61796534" w14:textId="77777777" w:rsidR="00E7619F" w:rsidRPr="007754FC" w:rsidRDefault="00E7619F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8211149</w:t>
            </w:r>
          </w:p>
        </w:tc>
        <w:tc>
          <w:tcPr>
            <w:tcW w:w="1391" w:type="dxa"/>
            <w:noWrap/>
            <w:hideMark/>
          </w:tcPr>
          <w:p w14:paraId="0A42B1AA" w14:textId="77777777" w:rsidR="00E7619F" w:rsidRPr="007754FC" w:rsidRDefault="00E7619F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2048</w:t>
            </w:r>
          </w:p>
        </w:tc>
        <w:tc>
          <w:tcPr>
            <w:tcW w:w="1493" w:type="dxa"/>
            <w:noWrap/>
            <w:hideMark/>
          </w:tcPr>
          <w:p w14:paraId="3BA685A0" w14:textId="77777777" w:rsidR="00E7619F" w:rsidRPr="007754FC" w:rsidRDefault="00E7619F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0,365</w:t>
            </w:r>
          </w:p>
        </w:tc>
        <w:tc>
          <w:tcPr>
            <w:tcW w:w="1179" w:type="dxa"/>
            <w:gridSpan w:val="2"/>
            <w:noWrap/>
            <w:hideMark/>
          </w:tcPr>
          <w:p w14:paraId="7E610DCF" w14:textId="77777777" w:rsidR="00E7619F" w:rsidRPr="007754FC" w:rsidRDefault="00E7619F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5,269</w:t>
            </w:r>
          </w:p>
        </w:tc>
      </w:tr>
      <w:tr w:rsidR="00E7619F" w:rsidRPr="007754FC" w14:paraId="5E368767" w14:textId="77777777" w:rsidTr="00E7619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92" w:type="dxa"/>
            <w:noWrap/>
            <w:hideMark/>
          </w:tcPr>
          <w:p w14:paraId="14B01DAC" w14:textId="77777777" w:rsidR="00E7619F" w:rsidRPr="007754FC" w:rsidRDefault="00E7619F" w:rsidP="00E7619F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4096</w:t>
            </w:r>
          </w:p>
        </w:tc>
        <w:tc>
          <w:tcPr>
            <w:tcW w:w="1493" w:type="dxa"/>
            <w:noWrap/>
            <w:hideMark/>
          </w:tcPr>
          <w:p w14:paraId="436EFDB7" w14:textId="77777777" w:rsidR="00E7619F" w:rsidRPr="007754FC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230313</w:t>
            </w:r>
          </w:p>
        </w:tc>
        <w:tc>
          <w:tcPr>
            <w:tcW w:w="1616" w:type="dxa"/>
            <w:noWrap/>
            <w:hideMark/>
          </w:tcPr>
          <w:p w14:paraId="14083218" w14:textId="77777777" w:rsidR="00E7619F" w:rsidRPr="007754FC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3296613</w:t>
            </w:r>
          </w:p>
        </w:tc>
        <w:tc>
          <w:tcPr>
            <w:tcW w:w="1391" w:type="dxa"/>
            <w:noWrap/>
            <w:hideMark/>
          </w:tcPr>
          <w:p w14:paraId="738C8C35" w14:textId="77777777" w:rsidR="00E7619F" w:rsidRPr="007754FC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4096</w:t>
            </w:r>
          </w:p>
        </w:tc>
        <w:tc>
          <w:tcPr>
            <w:tcW w:w="1493" w:type="dxa"/>
            <w:noWrap/>
            <w:hideMark/>
          </w:tcPr>
          <w:p w14:paraId="71EBCFB4" w14:textId="77777777" w:rsidR="00E7619F" w:rsidRPr="007754FC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,02</w:t>
            </w:r>
          </w:p>
        </w:tc>
        <w:tc>
          <w:tcPr>
            <w:tcW w:w="1179" w:type="dxa"/>
            <w:gridSpan w:val="2"/>
            <w:noWrap/>
            <w:hideMark/>
          </w:tcPr>
          <w:p w14:paraId="7E8C0F5E" w14:textId="77777777" w:rsidR="00E7619F" w:rsidRPr="007754FC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20,411</w:t>
            </w:r>
          </w:p>
        </w:tc>
      </w:tr>
      <w:tr w:rsidR="00E7619F" w:rsidRPr="007754FC" w14:paraId="2A256C35" w14:textId="77777777" w:rsidTr="00E7619F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92" w:type="dxa"/>
            <w:noWrap/>
            <w:hideMark/>
          </w:tcPr>
          <w:p w14:paraId="6CF556CD" w14:textId="77777777" w:rsidR="00E7619F" w:rsidRPr="007754FC" w:rsidRDefault="00E7619F" w:rsidP="00E7619F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8192</w:t>
            </w:r>
          </w:p>
        </w:tc>
        <w:tc>
          <w:tcPr>
            <w:tcW w:w="1493" w:type="dxa"/>
            <w:noWrap/>
            <w:hideMark/>
          </w:tcPr>
          <w:p w14:paraId="1B0FF541" w14:textId="77777777" w:rsidR="00E7619F" w:rsidRPr="007754FC" w:rsidRDefault="00E7619F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3691360</w:t>
            </w:r>
          </w:p>
        </w:tc>
        <w:tc>
          <w:tcPr>
            <w:tcW w:w="1616" w:type="dxa"/>
            <w:noWrap/>
            <w:hideMark/>
          </w:tcPr>
          <w:p w14:paraId="4E407EFA" w14:textId="77777777" w:rsidR="00E7619F" w:rsidRPr="007754FC" w:rsidRDefault="00E7619F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31846025</w:t>
            </w:r>
          </w:p>
        </w:tc>
        <w:tc>
          <w:tcPr>
            <w:tcW w:w="1391" w:type="dxa"/>
            <w:noWrap/>
            <w:hideMark/>
          </w:tcPr>
          <w:p w14:paraId="04214121" w14:textId="77777777" w:rsidR="00E7619F" w:rsidRPr="007754FC" w:rsidRDefault="00E7619F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8192</w:t>
            </w:r>
          </w:p>
        </w:tc>
        <w:tc>
          <w:tcPr>
            <w:tcW w:w="1493" w:type="dxa"/>
            <w:noWrap/>
            <w:hideMark/>
          </w:tcPr>
          <w:p w14:paraId="0ACC50EE" w14:textId="77777777" w:rsidR="00E7619F" w:rsidRPr="007754FC" w:rsidRDefault="00E7619F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3,292</w:t>
            </w:r>
          </w:p>
        </w:tc>
        <w:tc>
          <w:tcPr>
            <w:tcW w:w="1179" w:type="dxa"/>
            <w:gridSpan w:val="2"/>
            <w:noWrap/>
            <w:hideMark/>
          </w:tcPr>
          <w:p w14:paraId="5B4967F1" w14:textId="77777777" w:rsidR="00E7619F" w:rsidRPr="007754FC" w:rsidRDefault="00E7619F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86,712</w:t>
            </w:r>
          </w:p>
        </w:tc>
      </w:tr>
      <w:tr w:rsidR="00E7619F" w:rsidRPr="007754FC" w14:paraId="42DF9CE8" w14:textId="77777777" w:rsidTr="00E7619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92" w:type="dxa"/>
            <w:noWrap/>
            <w:hideMark/>
          </w:tcPr>
          <w:p w14:paraId="78B4F70E" w14:textId="77777777" w:rsidR="00E7619F" w:rsidRPr="007754FC" w:rsidRDefault="00E7619F" w:rsidP="00E7619F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6384</w:t>
            </w:r>
          </w:p>
        </w:tc>
        <w:tc>
          <w:tcPr>
            <w:tcW w:w="1493" w:type="dxa"/>
            <w:noWrap/>
            <w:hideMark/>
          </w:tcPr>
          <w:p w14:paraId="5176D111" w14:textId="77777777" w:rsidR="00E7619F" w:rsidRPr="007754FC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1076770</w:t>
            </w:r>
          </w:p>
        </w:tc>
        <w:tc>
          <w:tcPr>
            <w:tcW w:w="1616" w:type="dxa"/>
            <w:noWrap/>
            <w:hideMark/>
          </w:tcPr>
          <w:p w14:paraId="563F521D" w14:textId="77777777" w:rsidR="00E7619F" w:rsidRPr="007754FC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527138981</w:t>
            </w:r>
          </w:p>
        </w:tc>
        <w:tc>
          <w:tcPr>
            <w:tcW w:w="1391" w:type="dxa"/>
            <w:noWrap/>
            <w:hideMark/>
          </w:tcPr>
          <w:p w14:paraId="2685B854" w14:textId="77777777" w:rsidR="00E7619F" w:rsidRPr="007754FC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6384</w:t>
            </w:r>
          </w:p>
        </w:tc>
        <w:tc>
          <w:tcPr>
            <w:tcW w:w="1493" w:type="dxa"/>
            <w:noWrap/>
            <w:hideMark/>
          </w:tcPr>
          <w:p w14:paraId="72FD383E" w14:textId="77777777" w:rsidR="00E7619F" w:rsidRPr="007754FC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7,72</w:t>
            </w:r>
          </w:p>
        </w:tc>
        <w:tc>
          <w:tcPr>
            <w:tcW w:w="1179" w:type="dxa"/>
            <w:gridSpan w:val="2"/>
            <w:noWrap/>
            <w:hideMark/>
          </w:tcPr>
          <w:p w14:paraId="77639888" w14:textId="77777777" w:rsidR="00E7619F" w:rsidRPr="007754FC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275,497</w:t>
            </w:r>
          </w:p>
        </w:tc>
      </w:tr>
    </w:tbl>
    <w:p w14:paraId="200335E3" w14:textId="3F854E76" w:rsidR="00E7619F" w:rsidRPr="007754FC" w:rsidRDefault="00E7619F" w:rsidP="002528C3">
      <w:pPr>
        <w:jc w:val="both"/>
        <w:rPr>
          <w:rFonts w:ascii="Arial" w:hAnsi="Arial" w:cs="Arial"/>
        </w:rPr>
      </w:pPr>
    </w:p>
    <w:tbl>
      <w:tblPr>
        <w:tblStyle w:val="TabelaSimples1"/>
        <w:tblW w:w="8484" w:type="dxa"/>
        <w:tblLook w:val="04A0" w:firstRow="1" w:lastRow="0" w:firstColumn="1" w:lastColumn="0" w:noHBand="0" w:noVBand="1"/>
      </w:tblPr>
      <w:tblGrid>
        <w:gridCol w:w="1379"/>
        <w:gridCol w:w="1479"/>
        <w:gridCol w:w="1601"/>
        <w:gridCol w:w="1378"/>
        <w:gridCol w:w="1479"/>
        <w:gridCol w:w="1168"/>
      </w:tblGrid>
      <w:tr w:rsidR="00E7619F" w:rsidRPr="007754FC" w14:paraId="317AA86D" w14:textId="77777777" w:rsidTr="00E7619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484" w:type="dxa"/>
            <w:gridSpan w:val="6"/>
            <w:noWrap/>
            <w:hideMark/>
          </w:tcPr>
          <w:p w14:paraId="3B5470DD" w14:textId="77777777" w:rsidR="00E7619F" w:rsidRPr="007754FC" w:rsidRDefault="00E7619F" w:rsidP="00E7619F">
            <w:pPr>
              <w:jc w:val="center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Base 16</w:t>
            </w:r>
          </w:p>
        </w:tc>
      </w:tr>
      <w:tr w:rsidR="00E7619F" w:rsidRPr="007754FC" w14:paraId="0D9FCE4D" w14:textId="77777777" w:rsidTr="00E7619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459" w:type="dxa"/>
            <w:gridSpan w:val="3"/>
            <w:noWrap/>
            <w:hideMark/>
          </w:tcPr>
          <w:p w14:paraId="499C24C7" w14:textId="77777777" w:rsidR="00E7619F" w:rsidRPr="007754FC" w:rsidRDefault="00E7619F" w:rsidP="00E7619F">
            <w:pPr>
              <w:jc w:val="center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Acessos</w:t>
            </w:r>
          </w:p>
        </w:tc>
        <w:tc>
          <w:tcPr>
            <w:tcW w:w="4025" w:type="dxa"/>
            <w:gridSpan w:val="3"/>
            <w:noWrap/>
            <w:hideMark/>
          </w:tcPr>
          <w:p w14:paraId="407CC509" w14:textId="77777777" w:rsidR="00E7619F" w:rsidRPr="007754FC" w:rsidRDefault="00E7619F" w:rsidP="00E7619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b/>
                <w:bCs/>
                <w:color w:val="000000"/>
                <w:lang w:eastAsia="pt-BR"/>
              </w:rPr>
              <w:t>Tempo</w:t>
            </w:r>
          </w:p>
        </w:tc>
      </w:tr>
      <w:tr w:rsidR="00E7619F" w:rsidRPr="007754FC" w14:paraId="5012CE8A" w14:textId="77777777" w:rsidTr="00E7619F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9" w:type="dxa"/>
            <w:noWrap/>
            <w:hideMark/>
          </w:tcPr>
          <w:p w14:paraId="46BA2641" w14:textId="77777777" w:rsidR="00E7619F" w:rsidRPr="007754FC" w:rsidRDefault="00E7619F" w:rsidP="00E7619F">
            <w:pPr>
              <w:jc w:val="center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Tamanho</w:t>
            </w:r>
          </w:p>
        </w:tc>
        <w:tc>
          <w:tcPr>
            <w:tcW w:w="1479" w:type="dxa"/>
            <w:noWrap/>
            <w:hideMark/>
          </w:tcPr>
          <w:p w14:paraId="6E5A73FC" w14:textId="77777777" w:rsidR="00E7619F" w:rsidRPr="007754FC" w:rsidRDefault="00E7619F" w:rsidP="00E7619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b/>
                <w:bCs/>
                <w:color w:val="000000"/>
                <w:lang w:eastAsia="pt-BR"/>
              </w:rPr>
              <w:t>Karatsuba</w:t>
            </w:r>
          </w:p>
        </w:tc>
        <w:tc>
          <w:tcPr>
            <w:tcW w:w="1601" w:type="dxa"/>
            <w:noWrap/>
            <w:hideMark/>
          </w:tcPr>
          <w:p w14:paraId="1F208BBA" w14:textId="77777777" w:rsidR="00E7619F" w:rsidRPr="007754FC" w:rsidRDefault="00E7619F" w:rsidP="00E7619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b/>
                <w:bCs/>
                <w:color w:val="000000"/>
                <w:lang w:eastAsia="pt-BR"/>
              </w:rPr>
              <w:t>Padrão</w:t>
            </w:r>
          </w:p>
        </w:tc>
        <w:tc>
          <w:tcPr>
            <w:tcW w:w="1378" w:type="dxa"/>
            <w:noWrap/>
            <w:hideMark/>
          </w:tcPr>
          <w:p w14:paraId="2BA49E34" w14:textId="77777777" w:rsidR="00E7619F" w:rsidRPr="007754FC" w:rsidRDefault="00E7619F" w:rsidP="00E7619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b/>
                <w:bCs/>
                <w:color w:val="000000"/>
                <w:lang w:eastAsia="pt-BR"/>
              </w:rPr>
              <w:t>Tamanho</w:t>
            </w:r>
          </w:p>
        </w:tc>
        <w:tc>
          <w:tcPr>
            <w:tcW w:w="1479" w:type="dxa"/>
            <w:noWrap/>
            <w:hideMark/>
          </w:tcPr>
          <w:p w14:paraId="655603FC" w14:textId="77777777" w:rsidR="00E7619F" w:rsidRPr="007754FC" w:rsidRDefault="00E7619F" w:rsidP="00E7619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b/>
                <w:bCs/>
                <w:color w:val="000000"/>
                <w:lang w:eastAsia="pt-BR"/>
              </w:rPr>
              <w:t>Karatsuba</w:t>
            </w:r>
          </w:p>
        </w:tc>
        <w:tc>
          <w:tcPr>
            <w:tcW w:w="1168" w:type="dxa"/>
            <w:noWrap/>
            <w:hideMark/>
          </w:tcPr>
          <w:p w14:paraId="2FE3C53F" w14:textId="77777777" w:rsidR="00E7619F" w:rsidRPr="007754FC" w:rsidRDefault="00E7619F" w:rsidP="00E7619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b/>
                <w:bCs/>
                <w:color w:val="000000"/>
                <w:lang w:eastAsia="pt-BR"/>
              </w:rPr>
              <w:t>Padrão</w:t>
            </w:r>
          </w:p>
        </w:tc>
      </w:tr>
      <w:tr w:rsidR="00E7619F" w:rsidRPr="007754FC" w14:paraId="257E2AE4" w14:textId="77777777" w:rsidTr="00E7619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9" w:type="dxa"/>
            <w:noWrap/>
            <w:hideMark/>
          </w:tcPr>
          <w:p w14:paraId="7C8A5700" w14:textId="77777777" w:rsidR="00E7619F" w:rsidRPr="007754FC" w:rsidRDefault="00E7619F" w:rsidP="00E7619F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</w:t>
            </w:r>
          </w:p>
        </w:tc>
        <w:tc>
          <w:tcPr>
            <w:tcW w:w="1479" w:type="dxa"/>
            <w:noWrap/>
            <w:hideMark/>
          </w:tcPr>
          <w:p w14:paraId="62389728" w14:textId="77777777" w:rsidR="00E7619F" w:rsidRPr="007754FC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</w:t>
            </w:r>
          </w:p>
        </w:tc>
        <w:tc>
          <w:tcPr>
            <w:tcW w:w="1601" w:type="dxa"/>
            <w:noWrap/>
            <w:hideMark/>
          </w:tcPr>
          <w:p w14:paraId="300BB29F" w14:textId="77777777" w:rsidR="00E7619F" w:rsidRPr="007754FC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</w:t>
            </w:r>
          </w:p>
        </w:tc>
        <w:tc>
          <w:tcPr>
            <w:tcW w:w="1378" w:type="dxa"/>
            <w:noWrap/>
            <w:hideMark/>
          </w:tcPr>
          <w:p w14:paraId="1292628F" w14:textId="77777777" w:rsidR="00E7619F" w:rsidRPr="007754FC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</w:t>
            </w:r>
          </w:p>
        </w:tc>
        <w:tc>
          <w:tcPr>
            <w:tcW w:w="1479" w:type="dxa"/>
            <w:noWrap/>
            <w:hideMark/>
          </w:tcPr>
          <w:p w14:paraId="14DBD26E" w14:textId="77777777" w:rsidR="00E7619F" w:rsidRPr="007754FC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  <w:tc>
          <w:tcPr>
            <w:tcW w:w="1168" w:type="dxa"/>
            <w:noWrap/>
            <w:hideMark/>
          </w:tcPr>
          <w:p w14:paraId="50248E91" w14:textId="77777777" w:rsidR="00E7619F" w:rsidRPr="007754FC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</w:tr>
      <w:tr w:rsidR="00E7619F" w:rsidRPr="007754FC" w14:paraId="4B5C84A6" w14:textId="77777777" w:rsidTr="00E7619F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9" w:type="dxa"/>
            <w:noWrap/>
            <w:hideMark/>
          </w:tcPr>
          <w:p w14:paraId="74403AFA" w14:textId="77777777" w:rsidR="00E7619F" w:rsidRPr="007754FC" w:rsidRDefault="00E7619F" w:rsidP="00E7619F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2</w:t>
            </w:r>
          </w:p>
        </w:tc>
        <w:tc>
          <w:tcPr>
            <w:tcW w:w="1479" w:type="dxa"/>
            <w:noWrap/>
            <w:hideMark/>
          </w:tcPr>
          <w:p w14:paraId="5F2373F7" w14:textId="77777777" w:rsidR="00E7619F" w:rsidRPr="007754FC" w:rsidRDefault="00E7619F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</w:t>
            </w:r>
          </w:p>
        </w:tc>
        <w:tc>
          <w:tcPr>
            <w:tcW w:w="1601" w:type="dxa"/>
            <w:noWrap/>
            <w:hideMark/>
          </w:tcPr>
          <w:p w14:paraId="6E24C157" w14:textId="77777777" w:rsidR="00E7619F" w:rsidRPr="007754FC" w:rsidRDefault="00E7619F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</w:t>
            </w:r>
          </w:p>
        </w:tc>
        <w:tc>
          <w:tcPr>
            <w:tcW w:w="1378" w:type="dxa"/>
            <w:noWrap/>
            <w:hideMark/>
          </w:tcPr>
          <w:p w14:paraId="6AA663AB" w14:textId="77777777" w:rsidR="00E7619F" w:rsidRPr="007754FC" w:rsidRDefault="00E7619F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2</w:t>
            </w:r>
          </w:p>
        </w:tc>
        <w:tc>
          <w:tcPr>
            <w:tcW w:w="1479" w:type="dxa"/>
            <w:noWrap/>
            <w:hideMark/>
          </w:tcPr>
          <w:p w14:paraId="0C4A900F" w14:textId="77777777" w:rsidR="00E7619F" w:rsidRPr="007754FC" w:rsidRDefault="00E7619F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  <w:tc>
          <w:tcPr>
            <w:tcW w:w="1168" w:type="dxa"/>
            <w:noWrap/>
            <w:hideMark/>
          </w:tcPr>
          <w:p w14:paraId="2385495F" w14:textId="77777777" w:rsidR="00E7619F" w:rsidRPr="007754FC" w:rsidRDefault="00E7619F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</w:tr>
      <w:tr w:rsidR="00E7619F" w:rsidRPr="007754FC" w14:paraId="08B26B4A" w14:textId="77777777" w:rsidTr="00E7619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9" w:type="dxa"/>
            <w:noWrap/>
            <w:hideMark/>
          </w:tcPr>
          <w:p w14:paraId="3759A48E" w14:textId="77777777" w:rsidR="00E7619F" w:rsidRPr="007754FC" w:rsidRDefault="00E7619F" w:rsidP="00E7619F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4</w:t>
            </w:r>
          </w:p>
        </w:tc>
        <w:tc>
          <w:tcPr>
            <w:tcW w:w="1479" w:type="dxa"/>
            <w:noWrap/>
            <w:hideMark/>
          </w:tcPr>
          <w:p w14:paraId="050AA3AC" w14:textId="77777777" w:rsidR="00E7619F" w:rsidRPr="007754FC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6</w:t>
            </w:r>
          </w:p>
        </w:tc>
        <w:tc>
          <w:tcPr>
            <w:tcW w:w="1601" w:type="dxa"/>
            <w:noWrap/>
            <w:hideMark/>
          </w:tcPr>
          <w:p w14:paraId="0435A6EC" w14:textId="77777777" w:rsidR="00E7619F" w:rsidRPr="007754FC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25</w:t>
            </w:r>
          </w:p>
        </w:tc>
        <w:tc>
          <w:tcPr>
            <w:tcW w:w="1378" w:type="dxa"/>
            <w:noWrap/>
            <w:hideMark/>
          </w:tcPr>
          <w:p w14:paraId="6450AEAC" w14:textId="77777777" w:rsidR="00E7619F" w:rsidRPr="007754FC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4</w:t>
            </w:r>
          </w:p>
        </w:tc>
        <w:tc>
          <w:tcPr>
            <w:tcW w:w="1479" w:type="dxa"/>
            <w:noWrap/>
            <w:hideMark/>
          </w:tcPr>
          <w:p w14:paraId="0649E53D" w14:textId="77777777" w:rsidR="00E7619F" w:rsidRPr="007754FC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  <w:tc>
          <w:tcPr>
            <w:tcW w:w="1168" w:type="dxa"/>
            <w:noWrap/>
            <w:hideMark/>
          </w:tcPr>
          <w:p w14:paraId="5BEC0616" w14:textId="77777777" w:rsidR="00E7619F" w:rsidRPr="007754FC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</w:tr>
      <w:tr w:rsidR="00E7619F" w:rsidRPr="007754FC" w14:paraId="04D875DE" w14:textId="77777777" w:rsidTr="00E7619F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9" w:type="dxa"/>
            <w:noWrap/>
            <w:hideMark/>
          </w:tcPr>
          <w:p w14:paraId="3FCA9B92" w14:textId="77777777" w:rsidR="00E7619F" w:rsidRPr="007754FC" w:rsidRDefault="00E7619F" w:rsidP="00E7619F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8</w:t>
            </w:r>
          </w:p>
        </w:tc>
        <w:tc>
          <w:tcPr>
            <w:tcW w:w="1479" w:type="dxa"/>
            <w:noWrap/>
            <w:hideMark/>
          </w:tcPr>
          <w:p w14:paraId="5ABF17E3" w14:textId="77777777" w:rsidR="00E7619F" w:rsidRPr="007754FC" w:rsidRDefault="00E7619F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70</w:t>
            </w:r>
          </w:p>
        </w:tc>
        <w:tc>
          <w:tcPr>
            <w:tcW w:w="1601" w:type="dxa"/>
            <w:noWrap/>
            <w:hideMark/>
          </w:tcPr>
          <w:p w14:paraId="70045639" w14:textId="77777777" w:rsidR="00E7619F" w:rsidRPr="007754FC" w:rsidRDefault="00E7619F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21</w:t>
            </w:r>
          </w:p>
        </w:tc>
        <w:tc>
          <w:tcPr>
            <w:tcW w:w="1378" w:type="dxa"/>
            <w:noWrap/>
            <w:hideMark/>
          </w:tcPr>
          <w:p w14:paraId="74D1CAE9" w14:textId="77777777" w:rsidR="00E7619F" w:rsidRPr="007754FC" w:rsidRDefault="00E7619F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8</w:t>
            </w:r>
          </w:p>
        </w:tc>
        <w:tc>
          <w:tcPr>
            <w:tcW w:w="1479" w:type="dxa"/>
            <w:noWrap/>
            <w:hideMark/>
          </w:tcPr>
          <w:p w14:paraId="2F623878" w14:textId="77777777" w:rsidR="00E7619F" w:rsidRPr="007754FC" w:rsidRDefault="00E7619F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  <w:tc>
          <w:tcPr>
            <w:tcW w:w="1168" w:type="dxa"/>
            <w:noWrap/>
            <w:hideMark/>
          </w:tcPr>
          <w:p w14:paraId="661D15C1" w14:textId="77777777" w:rsidR="00E7619F" w:rsidRPr="007754FC" w:rsidRDefault="00E7619F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</w:tr>
      <w:tr w:rsidR="00E7619F" w:rsidRPr="007754FC" w14:paraId="580C05A5" w14:textId="77777777" w:rsidTr="00E7619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9" w:type="dxa"/>
            <w:noWrap/>
            <w:hideMark/>
          </w:tcPr>
          <w:p w14:paraId="7F2E7693" w14:textId="77777777" w:rsidR="00E7619F" w:rsidRPr="007754FC" w:rsidRDefault="00E7619F" w:rsidP="00E7619F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6</w:t>
            </w:r>
          </w:p>
        </w:tc>
        <w:tc>
          <w:tcPr>
            <w:tcW w:w="1479" w:type="dxa"/>
            <w:noWrap/>
            <w:hideMark/>
          </w:tcPr>
          <w:p w14:paraId="3487D6B2" w14:textId="77777777" w:rsidR="00E7619F" w:rsidRPr="007754FC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202</w:t>
            </w:r>
          </w:p>
        </w:tc>
        <w:tc>
          <w:tcPr>
            <w:tcW w:w="1601" w:type="dxa"/>
            <w:noWrap/>
            <w:hideMark/>
          </w:tcPr>
          <w:p w14:paraId="5A4436B7" w14:textId="77777777" w:rsidR="00E7619F" w:rsidRPr="007754FC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593</w:t>
            </w:r>
          </w:p>
        </w:tc>
        <w:tc>
          <w:tcPr>
            <w:tcW w:w="1378" w:type="dxa"/>
            <w:noWrap/>
            <w:hideMark/>
          </w:tcPr>
          <w:p w14:paraId="7AA47746" w14:textId="77777777" w:rsidR="00E7619F" w:rsidRPr="007754FC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6</w:t>
            </w:r>
          </w:p>
        </w:tc>
        <w:tc>
          <w:tcPr>
            <w:tcW w:w="1479" w:type="dxa"/>
            <w:noWrap/>
            <w:hideMark/>
          </w:tcPr>
          <w:p w14:paraId="1280B4D0" w14:textId="77777777" w:rsidR="00E7619F" w:rsidRPr="007754FC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  <w:tc>
          <w:tcPr>
            <w:tcW w:w="1168" w:type="dxa"/>
            <w:noWrap/>
            <w:hideMark/>
          </w:tcPr>
          <w:p w14:paraId="6EA5571E" w14:textId="77777777" w:rsidR="00E7619F" w:rsidRPr="007754FC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</w:tr>
      <w:tr w:rsidR="00E7619F" w:rsidRPr="007754FC" w14:paraId="57CB298E" w14:textId="77777777" w:rsidTr="00E7619F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9" w:type="dxa"/>
            <w:noWrap/>
            <w:hideMark/>
          </w:tcPr>
          <w:p w14:paraId="60416C92" w14:textId="77777777" w:rsidR="00E7619F" w:rsidRPr="007754FC" w:rsidRDefault="00E7619F" w:rsidP="00E7619F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32</w:t>
            </w:r>
          </w:p>
        </w:tc>
        <w:tc>
          <w:tcPr>
            <w:tcW w:w="1479" w:type="dxa"/>
            <w:noWrap/>
            <w:hideMark/>
          </w:tcPr>
          <w:p w14:paraId="48EF10E1" w14:textId="77777777" w:rsidR="00E7619F" w:rsidRPr="007754FC" w:rsidRDefault="00E7619F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553</w:t>
            </w:r>
          </w:p>
        </w:tc>
        <w:tc>
          <w:tcPr>
            <w:tcW w:w="1601" w:type="dxa"/>
            <w:noWrap/>
            <w:hideMark/>
          </w:tcPr>
          <w:p w14:paraId="16675A89" w14:textId="77777777" w:rsidR="00E7619F" w:rsidRPr="007754FC" w:rsidRDefault="00E7619F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933</w:t>
            </w:r>
          </w:p>
        </w:tc>
        <w:tc>
          <w:tcPr>
            <w:tcW w:w="1378" w:type="dxa"/>
            <w:noWrap/>
            <w:hideMark/>
          </w:tcPr>
          <w:p w14:paraId="739B8C5A" w14:textId="77777777" w:rsidR="00E7619F" w:rsidRPr="007754FC" w:rsidRDefault="00E7619F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32</w:t>
            </w:r>
          </w:p>
        </w:tc>
        <w:tc>
          <w:tcPr>
            <w:tcW w:w="1479" w:type="dxa"/>
            <w:noWrap/>
            <w:hideMark/>
          </w:tcPr>
          <w:p w14:paraId="3164506F" w14:textId="77777777" w:rsidR="00E7619F" w:rsidRPr="007754FC" w:rsidRDefault="00E7619F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  <w:tc>
          <w:tcPr>
            <w:tcW w:w="1168" w:type="dxa"/>
            <w:noWrap/>
            <w:hideMark/>
          </w:tcPr>
          <w:p w14:paraId="706E6FFD" w14:textId="77777777" w:rsidR="00E7619F" w:rsidRPr="007754FC" w:rsidRDefault="00E7619F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0,001</w:t>
            </w:r>
          </w:p>
        </w:tc>
      </w:tr>
      <w:tr w:rsidR="00E7619F" w:rsidRPr="007754FC" w14:paraId="21EABC47" w14:textId="77777777" w:rsidTr="00E7619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9" w:type="dxa"/>
            <w:noWrap/>
            <w:hideMark/>
          </w:tcPr>
          <w:p w14:paraId="2806151D" w14:textId="77777777" w:rsidR="00E7619F" w:rsidRPr="007754FC" w:rsidRDefault="00E7619F" w:rsidP="00E7619F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64</w:t>
            </w:r>
          </w:p>
        </w:tc>
        <w:tc>
          <w:tcPr>
            <w:tcW w:w="1479" w:type="dxa"/>
            <w:noWrap/>
            <w:hideMark/>
          </w:tcPr>
          <w:p w14:paraId="0C64BBED" w14:textId="77777777" w:rsidR="00E7619F" w:rsidRPr="007754FC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816</w:t>
            </w:r>
          </w:p>
        </w:tc>
        <w:tc>
          <w:tcPr>
            <w:tcW w:w="1601" w:type="dxa"/>
            <w:noWrap/>
            <w:hideMark/>
          </w:tcPr>
          <w:p w14:paraId="0F8A2407" w14:textId="77777777" w:rsidR="00E7619F" w:rsidRPr="007754FC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8645</w:t>
            </w:r>
          </w:p>
        </w:tc>
        <w:tc>
          <w:tcPr>
            <w:tcW w:w="1378" w:type="dxa"/>
            <w:noWrap/>
            <w:hideMark/>
          </w:tcPr>
          <w:p w14:paraId="091A4D03" w14:textId="77777777" w:rsidR="00E7619F" w:rsidRPr="007754FC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64</w:t>
            </w:r>
          </w:p>
        </w:tc>
        <w:tc>
          <w:tcPr>
            <w:tcW w:w="1479" w:type="dxa"/>
            <w:noWrap/>
            <w:hideMark/>
          </w:tcPr>
          <w:p w14:paraId="51092D94" w14:textId="77777777" w:rsidR="00E7619F" w:rsidRPr="007754FC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0,001</w:t>
            </w:r>
          </w:p>
        </w:tc>
        <w:tc>
          <w:tcPr>
            <w:tcW w:w="1168" w:type="dxa"/>
            <w:noWrap/>
            <w:hideMark/>
          </w:tcPr>
          <w:p w14:paraId="68265729" w14:textId="77777777" w:rsidR="00E7619F" w:rsidRPr="007754FC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0,001</w:t>
            </w:r>
          </w:p>
        </w:tc>
      </w:tr>
      <w:tr w:rsidR="00E7619F" w:rsidRPr="007754FC" w14:paraId="49F1E488" w14:textId="77777777" w:rsidTr="00E7619F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9" w:type="dxa"/>
            <w:noWrap/>
            <w:hideMark/>
          </w:tcPr>
          <w:p w14:paraId="4545B759" w14:textId="77777777" w:rsidR="00E7619F" w:rsidRPr="007754FC" w:rsidRDefault="00E7619F" w:rsidP="00E7619F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28</w:t>
            </w:r>
          </w:p>
        </w:tc>
        <w:tc>
          <w:tcPr>
            <w:tcW w:w="1479" w:type="dxa"/>
            <w:noWrap/>
            <w:hideMark/>
          </w:tcPr>
          <w:p w14:paraId="1E97BD15" w14:textId="77777777" w:rsidR="00E7619F" w:rsidRPr="007754FC" w:rsidRDefault="00E7619F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5203</w:t>
            </w:r>
          </w:p>
        </w:tc>
        <w:tc>
          <w:tcPr>
            <w:tcW w:w="1601" w:type="dxa"/>
            <w:noWrap/>
            <w:hideMark/>
          </w:tcPr>
          <w:p w14:paraId="3E3D89BF" w14:textId="77777777" w:rsidR="00E7619F" w:rsidRPr="007754FC" w:rsidRDefault="00E7619F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33233</w:t>
            </w:r>
          </w:p>
        </w:tc>
        <w:tc>
          <w:tcPr>
            <w:tcW w:w="1378" w:type="dxa"/>
            <w:noWrap/>
            <w:hideMark/>
          </w:tcPr>
          <w:p w14:paraId="2660D3EC" w14:textId="77777777" w:rsidR="00E7619F" w:rsidRPr="007754FC" w:rsidRDefault="00E7619F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28</w:t>
            </w:r>
          </w:p>
        </w:tc>
        <w:tc>
          <w:tcPr>
            <w:tcW w:w="1479" w:type="dxa"/>
            <w:noWrap/>
            <w:hideMark/>
          </w:tcPr>
          <w:p w14:paraId="6BAED2CF" w14:textId="77777777" w:rsidR="00E7619F" w:rsidRPr="007754FC" w:rsidRDefault="00E7619F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0,001</w:t>
            </w:r>
          </w:p>
        </w:tc>
        <w:tc>
          <w:tcPr>
            <w:tcW w:w="1168" w:type="dxa"/>
            <w:noWrap/>
            <w:hideMark/>
          </w:tcPr>
          <w:p w14:paraId="2CDA3361" w14:textId="77777777" w:rsidR="00E7619F" w:rsidRPr="007754FC" w:rsidRDefault="00E7619F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0,011</w:t>
            </w:r>
          </w:p>
        </w:tc>
      </w:tr>
      <w:tr w:rsidR="00E7619F" w:rsidRPr="007754FC" w14:paraId="4EC96E1D" w14:textId="77777777" w:rsidTr="00E7619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9" w:type="dxa"/>
            <w:noWrap/>
            <w:hideMark/>
          </w:tcPr>
          <w:p w14:paraId="5FD91C82" w14:textId="77777777" w:rsidR="00E7619F" w:rsidRPr="007754FC" w:rsidRDefault="00E7619F" w:rsidP="00E7619F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256</w:t>
            </w:r>
          </w:p>
        </w:tc>
        <w:tc>
          <w:tcPr>
            <w:tcW w:w="1479" w:type="dxa"/>
            <w:noWrap/>
            <w:hideMark/>
          </w:tcPr>
          <w:p w14:paraId="27277EAB" w14:textId="77777777" w:rsidR="00E7619F" w:rsidRPr="007754FC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5619</w:t>
            </w:r>
          </w:p>
        </w:tc>
        <w:tc>
          <w:tcPr>
            <w:tcW w:w="1601" w:type="dxa"/>
            <w:noWrap/>
            <w:hideMark/>
          </w:tcPr>
          <w:p w14:paraId="31333EFD" w14:textId="77777777" w:rsidR="00E7619F" w:rsidRPr="007754FC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35241</w:t>
            </w:r>
          </w:p>
        </w:tc>
        <w:tc>
          <w:tcPr>
            <w:tcW w:w="1378" w:type="dxa"/>
            <w:noWrap/>
            <w:hideMark/>
          </w:tcPr>
          <w:p w14:paraId="3A410272" w14:textId="77777777" w:rsidR="00E7619F" w:rsidRPr="007754FC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256</w:t>
            </w:r>
          </w:p>
        </w:tc>
        <w:tc>
          <w:tcPr>
            <w:tcW w:w="1479" w:type="dxa"/>
            <w:noWrap/>
            <w:hideMark/>
          </w:tcPr>
          <w:p w14:paraId="6B0798C4" w14:textId="77777777" w:rsidR="00E7619F" w:rsidRPr="007754FC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0,006</w:t>
            </w:r>
          </w:p>
        </w:tc>
        <w:tc>
          <w:tcPr>
            <w:tcW w:w="1168" w:type="dxa"/>
            <w:noWrap/>
            <w:hideMark/>
          </w:tcPr>
          <w:p w14:paraId="1D7C90BD" w14:textId="77777777" w:rsidR="00E7619F" w:rsidRPr="007754FC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0,078</w:t>
            </w:r>
          </w:p>
        </w:tc>
      </w:tr>
      <w:tr w:rsidR="00E7619F" w:rsidRPr="007754FC" w14:paraId="01EE0806" w14:textId="77777777" w:rsidTr="00E7619F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9" w:type="dxa"/>
            <w:noWrap/>
            <w:hideMark/>
          </w:tcPr>
          <w:p w14:paraId="20922501" w14:textId="77777777" w:rsidR="00E7619F" w:rsidRPr="007754FC" w:rsidRDefault="00E7619F" w:rsidP="00E7619F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512</w:t>
            </w:r>
          </w:p>
        </w:tc>
        <w:tc>
          <w:tcPr>
            <w:tcW w:w="1479" w:type="dxa"/>
            <w:noWrap/>
            <w:hideMark/>
          </w:tcPr>
          <w:p w14:paraId="21A2625E" w14:textId="77777777" w:rsidR="00E7619F" w:rsidRPr="007754FC" w:rsidRDefault="00E7619F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47323</w:t>
            </w:r>
          </w:p>
        </w:tc>
        <w:tc>
          <w:tcPr>
            <w:tcW w:w="1601" w:type="dxa"/>
            <w:noWrap/>
            <w:hideMark/>
          </w:tcPr>
          <w:p w14:paraId="6DA4832B" w14:textId="77777777" w:rsidR="00E7619F" w:rsidRPr="007754FC" w:rsidRDefault="00E7619F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540857</w:t>
            </w:r>
          </w:p>
        </w:tc>
        <w:tc>
          <w:tcPr>
            <w:tcW w:w="1378" w:type="dxa"/>
            <w:noWrap/>
            <w:hideMark/>
          </w:tcPr>
          <w:p w14:paraId="17A0098C" w14:textId="77777777" w:rsidR="00E7619F" w:rsidRPr="007754FC" w:rsidRDefault="00E7619F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512</w:t>
            </w:r>
          </w:p>
        </w:tc>
        <w:tc>
          <w:tcPr>
            <w:tcW w:w="1479" w:type="dxa"/>
            <w:noWrap/>
            <w:hideMark/>
          </w:tcPr>
          <w:p w14:paraId="719AF2F5" w14:textId="77777777" w:rsidR="00E7619F" w:rsidRPr="007754FC" w:rsidRDefault="00E7619F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0,025</w:t>
            </w:r>
          </w:p>
        </w:tc>
        <w:tc>
          <w:tcPr>
            <w:tcW w:w="1168" w:type="dxa"/>
            <w:noWrap/>
            <w:hideMark/>
          </w:tcPr>
          <w:p w14:paraId="60679C8F" w14:textId="77777777" w:rsidR="00E7619F" w:rsidRPr="007754FC" w:rsidRDefault="00E7619F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0,338</w:t>
            </w:r>
          </w:p>
        </w:tc>
      </w:tr>
      <w:tr w:rsidR="00E7619F" w:rsidRPr="007754FC" w14:paraId="263FDFE6" w14:textId="77777777" w:rsidTr="00E7619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9" w:type="dxa"/>
            <w:noWrap/>
            <w:hideMark/>
          </w:tcPr>
          <w:p w14:paraId="23B67B24" w14:textId="77777777" w:rsidR="00E7619F" w:rsidRPr="007754FC" w:rsidRDefault="00E7619F" w:rsidP="00E7619F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024</w:t>
            </w:r>
          </w:p>
        </w:tc>
        <w:tc>
          <w:tcPr>
            <w:tcW w:w="1479" w:type="dxa"/>
            <w:noWrap/>
            <w:hideMark/>
          </w:tcPr>
          <w:p w14:paraId="2A9EC6F5" w14:textId="77777777" w:rsidR="00E7619F" w:rsidRPr="007754FC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41787</w:t>
            </w:r>
          </w:p>
        </w:tc>
        <w:tc>
          <w:tcPr>
            <w:tcW w:w="1601" w:type="dxa"/>
            <w:noWrap/>
            <w:hideMark/>
          </w:tcPr>
          <w:p w14:paraId="28437C4C" w14:textId="77777777" w:rsidR="00E7619F" w:rsidRPr="007754FC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2166329</w:t>
            </w:r>
          </w:p>
        </w:tc>
        <w:tc>
          <w:tcPr>
            <w:tcW w:w="1378" w:type="dxa"/>
            <w:noWrap/>
            <w:hideMark/>
          </w:tcPr>
          <w:p w14:paraId="7D468C2E" w14:textId="77777777" w:rsidR="00E7619F" w:rsidRPr="007754FC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024</w:t>
            </w:r>
          </w:p>
        </w:tc>
        <w:tc>
          <w:tcPr>
            <w:tcW w:w="1479" w:type="dxa"/>
            <w:noWrap/>
            <w:hideMark/>
          </w:tcPr>
          <w:p w14:paraId="167CCEED" w14:textId="77777777" w:rsidR="00E7619F" w:rsidRPr="007754FC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0,125</w:t>
            </w:r>
          </w:p>
        </w:tc>
        <w:tc>
          <w:tcPr>
            <w:tcW w:w="1168" w:type="dxa"/>
            <w:noWrap/>
            <w:hideMark/>
          </w:tcPr>
          <w:p w14:paraId="4D1B2AA5" w14:textId="77777777" w:rsidR="00E7619F" w:rsidRPr="007754FC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,441</w:t>
            </w:r>
          </w:p>
        </w:tc>
      </w:tr>
      <w:tr w:rsidR="00E7619F" w:rsidRPr="007754FC" w14:paraId="3C1625EA" w14:textId="77777777" w:rsidTr="00E7619F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9" w:type="dxa"/>
            <w:noWrap/>
            <w:hideMark/>
          </w:tcPr>
          <w:p w14:paraId="7B7D39DE" w14:textId="77777777" w:rsidR="00E7619F" w:rsidRPr="007754FC" w:rsidRDefault="00E7619F" w:rsidP="00E7619F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2048</w:t>
            </w:r>
          </w:p>
        </w:tc>
        <w:tc>
          <w:tcPr>
            <w:tcW w:w="1479" w:type="dxa"/>
            <w:noWrap/>
            <w:hideMark/>
          </w:tcPr>
          <w:p w14:paraId="0E21E626" w14:textId="77777777" w:rsidR="00E7619F" w:rsidRPr="007754FC" w:rsidRDefault="00E7619F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430222</w:t>
            </w:r>
          </w:p>
        </w:tc>
        <w:tc>
          <w:tcPr>
            <w:tcW w:w="1601" w:type="dxa"/>
            <w:noWrap/>
            <w:hideMark/>
          </w:tcPr>
          <w:p w14:paraId="4586F3E1" w14:textId="77777777" w:rsidR="00E7619F" w:rsidRPr="007754FC" w:rsidRDefault="00E7619F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8711053</w:t>
            </w:r>
          </w:p>
        </w:tc>
        <w:tc>
          <w:tcPr>
            <w:tcW w:w="1378" w:type="dxa"/>
            <w:noWrap/>
            <w:hideMark/>
          </w:tcPr>
          <w:p w14:paraId="6B510787" w14:textId="77777777" w:rsidR="00E7619F" w:rsidRPr="007754FC" w:rsidRDefault="00E7619F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2048</w:t>
            </w:r>
          </w:p>
        </w:tc>
        <w:tc>
          <w:tcPr>
            <w:tcW w:w="1479" w:type="dxa"/>
            <w:noWrap/>
            <w:hideMark/>
          </w:tcPr>
          <w:p w14:paraId="1E9ABDA2" w14:textId="77777777" w:rsidR="00E7619F" w:rsidRPr="007754FC" w:rsidRDefault="00E7619F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0,377</w:t>
            </w:r>
          </w:p>
        </w:tc>
        <w:tc>
          <w:tcPr>
            <w:tcW w:w="1168" w:type="dxa"/>
            <w:noWrap/>
            <w:hideMark/>
          </w:tcPr>
          <w:p w14:paraId="31699F6F" w14:textId="77777777" w:rsidR="00E7619F" w:rsidRPr="007754FC" w:rsidRDefault="00E7619F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5,69</w:t>
            </w:r>
          </w:p>
        </w:tc>
      </w:tr>
      <w:tr w:rsidR="00E7619F" w:rsidRPr="007754FC" w14:paraId="76A36BF8" w14:textId="77777777" w:rsidTr="00E7619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9" w:type="dxa"/>
            <w:noWrap/>
            <w:hideMark/>
          </w:tcPr>
          <w:p w14:paraId="38B94B83" w14:textId="77777777" w:rsidR="00E7619F" w:rsidRPr="007754FC" w:rsidRDefault="00E7619F" w:rsidP="00E7619F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4096</w:t>
            </w:r>
          </w:p>
        </w:tc>
        <w:tc>
          <w:tcPr>
            <w:tcW w:w="1479" w:type="dxa"/>
            <w:noWrap/>
            <w:hideMark/>
          </w:tcPr>
          <w:p w14:paraId="3792C1B3" w14:textId="77777777" w:rsidR="00E7619F" w:rsidRPr="007754FC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282849</w:t>
            </w:r>
          </w:p>
        </w:tc>
        <w:tc>
          <w:tcPr>
            <w:tcW w:w="1601" w:type="dxa"/>
            <w:noWrap/>
            <w:hideMark/>
          </w:tcPr>
          <w:p w14:paraId="141DB317" w14:textId="77777777" w:rsidR="00E7619F" w:rsidRPr="007754FC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34794741</w:t>
            </w:r>
          </w:p>
        </w:tc>
        <w:tc>
          <w:tcPr>
            <w:tcW w:w="1378" w:type="dxa"/>
            <w:noWrap/>
            <w:hideMark/>
          </w:tcPr>
          <w:p w14:paraId="1E45336B" w14:textId="77777777" w:rsidR="00E7619F" w:rsidRPr="007754FC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4096</w:t>
            </w:r>
          </w:p>
        </w:tc>
        <w:tc>
          <w:tcPr>
            <w:tcW w:w="1479" w:type="dxa"/>
            <w:noWrap/>
            <w:hideMark/>
          </w:tcPr>
          <w:p w14:paraId="5FD25F4B" w14:textId="77777777" w:rsidR="00E7619F" w:rsidRPr="007754FC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,149</w:t>
            </w:r>
          </w:p>
        </w:tc>
        <w:tc>
          <w:tcPr>
            <w:tcW w:w="1168" w:type="dxa"/>
            <w:noWrap/>
            <w:hideMark/>
          </w:tcPr>
          <w:p w14:paraId="249EAEC4" w14:textId="77777777" w:rsidR="00E7619F" w:rsidRPr="007754FC" w:rsidRDefault="00E7619F" w:rsidP="00E7619F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23,196</w:t>
            </w:r>
          </w:p>
        </w:tc>
      </w:tr>
      <w:tr w:rsidR="00E7619F" w:rsidRPr="007754FC" w14:paraId="3CF217B1" w14:textId="77777777" w:rsidTr="00E7619F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9" w:type="dxa"/>
            <w:noWrap/>
            <w:hideMark/>
          </w:tcPr>
          <w:p w14:paraId="7671EFF8" w14:textId="77777777" w:rsidR="00E7619F" w:rsidRPr="007754FC" w:rsidRDefault="00E7619F" w:rsidP="00E7619F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8192</w:t>
            </w:r>
          </w:p>
        </w:tc>
        <w:tc>
          <w:tcPr>
            <w:tcW w:w="1479" w:type="dxa"/>
            <w:noWrap/>
            <w:hideMark/>
          </w:tcPr>
          <w:p w14:paraId="0C0FE612" w14:textId="77777777" w:rsidR="00E7619F" w:rsidRPr="007754FC" w:rsidRDefault="00E7619F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3849670</w:t>
            </w:r>
          </w:p>
        </w:tc>
        <w:tc>
          <w:tcPr>
            <w:tcW w:w="1601" w:type="dxa"/>
            <w:noWrap/>
            <w:hideMark/>
          </w:tcPr>
          <w:p w14:paraId="58FA0672" w14:textId="77777777" w:rsidR="00E7619F" w:rsidRPr="007754FC" w:rsidRDefault="00E7619F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38964061</w:t>
            </w:r>
          </w:p>
        </w:tc>
        <w:tc>
          <w:tcPr>
            <w:tcW w:w="1378" w:type="dxa"/>
            <w:noWrap/>
            <w:hideMark/>
          </w:tcPr>
          <w:p w14:paraId="55E1D91E" w14:textId="77777777" w:rsidR="00E7619F" w:rsidRPr="007754FC" w:rsidRDefault="00E7619F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8192</w:t>
            </w:r>
          </w:p>
        </w:tc>
        <w:tc>
          <w:tcPr>
            <w:tcW w:w="1479" w:type="dxa"/>
            <w:noWrap/>
            <w:hideMark/>
          </w:tcPr>
          <w:p w14:paraId="5453318F" w14:textId="77777777" w:rsidR="00E7619F" w:rsidRPr="007754FC" w:rsidRDefault="00E7619F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3,255</w:t>
            </w:r>
          </w:p>
        </w:tc>
        <w:tc>
          <w:tcPr>
            <w:tcW w:w="1168" w:type="dxa"/>
            <w:noWrap/>
            <w:hideMark/>
          </w:tcPr>
          <w:p w14:paraId="16A116BD" w14:textId="77777777" w:rsidR="00E7619F" w:rsidRPr="007754FC" w:rsidRDefault="00E7619F" w:rsidP="00E7619F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88,486</w:t>
            </w:r>
          </w:p>
        </w:tc>
      </w:tr>
      <w:tr w:rsidR="005C4927" w:rsidRPr="007754FC" w14:paraId="799E2FAB" w14:textId="77777777" w:rsidTr="005C297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79" w:type="dxa"/>
            <w:noWrap/>
            <w:hideMark/>
          </w:tcPr>
          <w:p w14:paraId="2E83C2A2" w14:textId="77777777" w:rsidR="005C4927" w:rsidRPr="007754FC" w:rsidRDefault="005C4927" w:rsidP="005C4927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6384</w:t>
            </w:r>
          </w:p>
        </w:tc>
        <w:tc>
          <w:tcPr>
            <w:tcW w:w="1479" w:type="dxa"/>
            <w:noWrap/>
            <w:vAlign w:val="bottom"/>
            <w:hideMark/>
          </w:tcPr>
          <w:p w14:paraId="0FCE98D2" w14:textId="7E5D42C3" w:rsidR="005C4927" w:rsidRPr="007754FC" w:rsidRDefault="005C4927" w:rsidP="005C492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5C4927">
              <w:rPr>
                <w:rFonts w:ascii="Calibri" w:eastAsia="Times New Roman" w:hAnsi="Calibri" w:cs="Calibri"/>
                <w:color w:val="000000"/>
                <w:lang w:eastAsia="pt-BR"/>
              </w:rPr>
              <w:t>11521765</w:t>
            </w:r>
          </w:p>
        </w:tc>
        <w:tc>
          <w:tcPr>
            <w:tcW w:w="1601" w:type="dxa"/>
            <w:noWrap/>
            <w:vAlign w:val="bottom"/>
            <w:hideMark/>
          </w:tcPr>
          <w:p w14:paraId="03C96D36" w14:textId="09F3DF98" w:rsidR="005C4927" w:rsidRPr="007754FC" w:rsidRDefault="005C4927" w:rsidP="005C492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5C4927">
              <w:rPr>
                <w:rFonts w:ascii="Calibri" w:eastAsia="Times New Roman" w:hAnsi="Calibri" w:cs="Calibri"/>
                <w:color w:val="000000"/>
                <w:lang w:eastAsia="pt-BR"/>
              </w:rPr>
              <w:t>555247405</w:t>
            </w:r>
          </w:p>
        </w:tc>
        <w:tc>
          <w:tcPr>
            <w:tcW w:w="1378" w:type="dxa"/>
            <w:noWrap/>
            <w:hideMark/>
          </w:tcPr>
          <w:p w14:paraId="077FB3FE" w14:textId="77777777" w:rsidR="005C4927" w:rsidRPr="007754FC" w:rsidRDefault="005C4927" w:rsidP="005C492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7754FC">
              <w:rPr>
                <w:rFonts w:ascii="Calibri" w:eastAsia="Times New Roman" w:hAnsi="Calibri" w:cs="Calibri"/>
                <w:color w:val="000000"/>
                <w:lang w:eastAsia="pt-BR"/>
              </w:rPr>
              <w:t>16384</w:t>
            </w:r>
          </w:p>
        </w:tc>
        <w:tc>
          <w:tcPr>
            <w:tcW w:w="1479" w:type="dxa"/>
            <w:noWrap/>
            <w:vAlign w:val="bottom"/>
            <w:hideMark/>
          </w:tcPr>
          <w:p w14:paraId="4928C7FA" w14:textId="15DC6B0B" w:rsidR="005C4927" w:rsidRPr="007754FC" w:rsidRDefault="005C4927" w:rsidP="005C492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5C4927">
              <w:rPr>
                <w:rFonts w:ascii="Calibri" w:eastAsia="Times New Roman" w:hAnsi="Calibri" w:cs="Calibri"/>
                <w:color w:val="000000"/>
                <w:lang w:eastAsia="pt-BR"/>
              </w:rPr>
              <w:t>7,762</w:t>
            </w:r>
          </w:p>
        </w:tc>
        <w:tc>
          <w:tcPr>
            <w:tcW w:w="1168" w:type="dxa"/>
            <w:noWrap/>
            <w:vAlign w:val="bottom"/>
            <w:hideMark/>
          </w:tcPr>
          <w:p w14:paraId="3C8C9E35" w14:textId="4A35B028" w:rsidR="005C4927" w:rsidRPr="007754FC" w:rsidRDefault="005C4927" w:rsidP="005C4927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5C4927">
              <w:rPr>
                <w:rFonts w:ascii="Calibri" w:eastAsia="Times New Roman" w:hAnsi="Calibri" w:cs="Calibri"/>
                <w:color w:val="000000"/>
                <w:lang w:eastAsia="pt-BR"/>
              </w:rPr>
              <w:t>282,029</w:t>
            </w:r>
          </w:p>
        </w:tc>
      </w:tr>
    </w:tbl>
    <w:p w14:paraId="781FCF7E" w14:textId="218455EE" w:rsidR="00E7619F" w:rsidRDefault="00E7619F" w:rsidP="002528C3">
      <w:pPr>
        <w:jc w:val="both"/>
        <w:rPr>
          <w:rFonts w:ascii="Arial" w:hAnsi="Arial" w:cs="Arial"/>
        </w:rPr>
      </w:pPr>
    </w:p>
    <w:tbl>
      <w:tblPr>
        <w:tblStyle w:val="TabelaSimples1"/>
        <w:tblW w:w="5000" w:type="pct"/>
        <w:tblLook w:val="04A0" w:firstRow="1" w:lastRow="0" w:firstColumn="1" w:lastColumn="0" w:noHBand="0" w:noVBand="1"/>
      </w:tblPr>
      <w:tblGrid>
        <w:gridCol w:w="1331"/>
        <w:gridCol w:w="1426"/>
        <w:gridCol w:w="1712"/>
        <w:gridCol w:w="1328"/>
        <w:gridCol w:w="1425"/>
        <w:gridCol w:w="1272"/>
      </w:tblGrid>
      <w:tr w:rsidR="002935A3" w:rsidRPr="002935A3" w14:paraId="793ECBAE" w14:textId="77777777" w:rsidTr="002935A3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000" w:type="pct"/>
            <w:gridSpan w:val="6"/>
            <w:noWrap/>
            <w:hideMark/>
          </w:tcPr>
          <w:p w14:paraId="7F08374F" w14:textId="77777777" w:rsidR="002935A3" w:rsidRPr="002935A3" w:rsidRDefault="002935A3" w:rsidP="002935A3">
            <w:pPr>
              <w:jc w:val="center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Base 100</w:t>
            </w:r>
          </w:p>
        </w:tc>
      </w:tr>
      <w:tr w:rsidR="002935A3" w:rsidRPr="002935A3" w14:paraId="0395136D" w14:textId="77777777" w:rsidTr="002935A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30" w:type="pct"/>
            <w:gridSpan w:val="3"/>
            <w:noWrap/>
            <w:hideMark/>
          </w:tcPr>
          <w:p w14:paraId="7918C752" w14:textId="77777777" w:rsidR="002935A3" w:rsidRPr="002935A3" w:rsidRDefault="002935A3" w:rsidP="002935A3">
            <w:pPr>
              <w:jc w:val="center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Acessos</w:t>
            </w:r>
          </w:p>
        </w:tc>
        <w:tc>
          <w:tcPr>
            <w:tcW w:w="2370" w:type="pct"/>
            <w:gridSpan w:val="3"/>
            <w:noWrap/>
            <w:hideMark/>
          </w:tcPr>
          <w:p w14:paraId="0C0DAC3B" w14:textId="77777777" w:rsidR="002935A3" w:rsidRPr="002935A3" w:rsidRDefault="002935A3" w:rsidP="002935A3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b/>
                <w:bCs/>
                <w:color w:val="000000"/>
                <w:lang w:eastAsia="pt-BR"/>
              </w:rPr>
              <w:t>Tempo</w:t>
            </w:r>
          </w:p>
        </w:tc>
      </w:tr>
      <w:tr w:rsidR="002935A3" w:rsidRPr="002935A3" w14:paraId="5D7A0716" w14:textId="77777777" w:rsidTr="002935A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83" w:type="pct"/>
            <w:noWrap/>
            <w:hideMark/>
          </w:tcPr>
          <w:p w14:paraId="0916F4B9" w14:textId="77777777" w:rsidR="002935A3" w:rsidRPr="002935A3" w:rsidRDefault="002935A3" w:rsidP="002935A3">
            <w:pPr>
              <w:jc w:val="center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Tamanho</w:t>
            </w:r>
          </w:p>
        </w:tc>
        <w:tc>
          <w:tcPr>
            <w:tcW w:w="839" w:type="pct"/>
            <w:noWrap/>
            <w:hideMark/>
          </w:tcPr>
          <w:p w14:paraId="50B7128E" w14:textId="77777777" w:rsidR="002935A3" w:rsidRPr="002935A3" w:rsidRDefault="002935A3" w:rsidP="002935A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b/>
                <w:bCs/>
                <w:color w:val="000000"/>
                <w:lang w:eastAsia="pt-BR"/>
              </w:rPr>
              <w:t>Karatsuba</w:t>
            </w:r>
          </w:p>
        </w:tc>
        <w:tc>
          <w:tcPr>
            <w:tcW w:w="1007" w:type="pct"/>
            <w:noWrap/>
            <w:hideMark/>
          </w:tcPr>
          <w:p w14:paraId="1A4FB804" w14:textId="77777777" w:rsidR="002935A3" w:rsidRPr="002935A3" w:rsidRDefault="002935A3" w:rsidP="002935A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b/>
                <w:bCs/>
                <w:color w:val="000000"/>
                <w:lang w:eastAsia="pt-BR"/>
              </w:rPr>
              <w:t>Padrão</w:t>
            </w:r>
          </w:p>
        </w:tc>
        <w:tc>
          <w:tcPr>
            <w:tcW w:w="782" w:type="pct"/>
            <w:noWrap/>
            <w:hideMark/>
          </w:tcPr>
          <w:p w14:paraId="357A1C17" w14:textId="77777777" w:rsidR="002935A3" w:rsidRPr="002935A3" w:rsidRDefault="002935A3" w:rsidP="002935A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b/>
                <w:bCs/>
                <w:color w:val="000000"/>
                <w:lang w:eastAsia="pt-BR"/>
              </w:rPr>
              <w:t>Tamanho</w:t>
            </w:r>
          </w:p>
        </w:tc>
        <w:tc>
          <w:tcPr>
            <w:tcW w:w="839" w:type="pct"/>
            <w:noWrap/>
            <w:hideMark/>
          </w:tcPr>
          <w:p w14:paraId="28945EDF" w14:textId="77777777" w:rsidR="002935A3" w:rsidRPr="002935A3" w:rsidRDefault="002935A3" w:rsidP="002935A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b/>
                <w:bCs/>
                <w:color w:val="000000"/>
                <w:lang w:eastAsia="pt-BR"/>
              </w:rPr>
              <w:t>Karatsuba</w:t>
            </w:r>
          </w:p>
        </w:tc>
        <w:tc>
          <w:tcPr>
            <w:tcW w:w="750" w:type="pct"/>
            <w:noWrap/>
            <w:hideMark/>
          </w:tcPr>
          <w:p w14:paraId="5F08538C" w14:textId="77777777" w:rsidR="002935A3" w:rsidRPr="002935A3" w:rsidRDefault="002935A3" w:rsidP="002935A3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b/>
                <w:bCs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b/>
                <w:bCs/>
                <w:color w:val="000000"/>
                <w:lang w:eastAsia="pt-BR"/>
              </w:rPr>
              <w:t>Padrão</w:t>
            </w:r>
          </w:p>
        </w:tc>
      </w:tr>
      <w:tr w:rsidR="002935A3" w:rsidRPr="002935A3" w14:paraId="49876924" w14:textId="77777777" w:rsidTr="002935A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83" w:type="pct"/>
            <w:noWrap/>
            <w:hideMark/>
          </w:tcPr>
          <w:p w14:paraId="2D6EC00B" w14:textId="77777777" w:rsidR="002935A3" w:rsidRPr="002935A3" w:rsidRDefault="002935A3" w:rsidP="002935A3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1</w:t>
            </w:r>
          </w:p>
        </w:tc>
        <w:tc>
          <w:tcPr>
            <w:tcW w:w="839" w:type="pct"/>
            <w:noWrap/>
            <w:hideMark/>
          </w:tcPr>
          <w:p w14:paraId="0CCA32CD" w14:textId="77777777" w:rsidR="002935A3" w:rsidRPr="002935A3" w:rsidRDefault="002935A3" w:rsidP="002935A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1</w:t>
            </w:r>
          </w:p>
        </w:tc>
        <w:tc>
          <w:tcPr>
            <w:tcW w:w="1007" w:type="pct"/>
            <w:noWrap/>
            <w:hideMark/>
          </w:tcPr>
          <w:p w14:paraId="440B9CEB" w14:textId="77777777" w:rsidR="002935A3" w:rsidRPr="002935A3" w:rsidRDefault="002935A3" w:rsidP="002935A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1</w:t>
            </w:r>
          </w:p>
        </w:tc>
        <w:tc>
          <w:tcPr>
            <w:tcW w:w="782" w:type="pct"/>
            <w:noWrap/>
            <w:hideMark/>
          </w:tcPr>
          <w:p w14:paraId="7F83277F" w14:textId="77777777" w:rsidR="002935A3" w:rsidRPr="002935A3" w:rsidRDefault="002935A3" w:rsidP="002935A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1</w:t>
            </w:r>
          </w:p>
        </w:tc>
        <w:tc>
          <w:tcPr>
            <w:tcW w:w="839" w:type="pct"/>
            <w:noWrap/>
            <w:hideMark/>
          </w:tcPr>
          <w:p w14:paraId="658F2434" w14:textId="77777777" w:rsidR="002935A3" w:rsidRPr="002935A3" w:rsidRDefault="002935A3" w:rsidP="002935A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  <w:tc>
          <w:tcPr>
            <w:tcW w:w="750" w:type="pct"/>
            <w:noWrap/>
            <w:hideMark/>
          </w:tcPr>
          <w:p w14:paraId="3F6CBC7A" w14:textId="77777777" w:rsidR="002935A3" w:rsidRPr="002935A3" w:rsidRDefault="002935A3" w:rsidP="002935A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</w:tr>
      <w:tr w:rsidR="002935A3" w:rsidRPr="002935A3" w14:paraId="6B7FA5F9" w14:textId="77777777" w:rsidTr="002935A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83" w:type="pct"/>
            <w:noWrap/>
            <w:hideMark/>
          </w:tcPr>
          <w:p w14:paraId="6AD9553B" w14:textId="77777777" w:rsidR="002935A3" w:rsidRPr="002935A3" w:rsidRDefault="002935A3" w:rsidP="002935A3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2</w:t>
            </w:r>
          </w:p>
        </w:tc>
        <w:tc>
          <w:tcPr>
            <w:tcW w:w="839" w:type="pct"/>
            <w:noWrap/>
            <w:hideMark/>
          </w:tcPr>
          <w:p w14:paraId="2EA79964" w14:textId="77777777" w:rsidR="002935A3" w:rsidRPr="002935A3" w:rsidRDefault="002935A3" w:rsidP="002935A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7</w:t>
            </w:r>
          </w:p>
        </w:tc>
        <w:tc>
          <w:tcPr>
            <w:tcW w:w="1007" w:type="pct"/>
            <w:noWrap/>
            <w:hideMark/>
          </w:tcPr>
          <w:p w14:paraId="6EB46CF7" w14:textId="77777777" w:rsidR="002935A3" w:rsidRPr="002935A3" w:rsidRDefault="002935A3" w:rsidP="002935A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9</w:t>
            </w:r>
          </w:p>
        </w:tc>
        <w:tc>
          <w:tcPr>
            <w:tcW w:w="782" w:type="pct"/>
            <w:noWrap/>
            <w:hideMark/>
          </w:tcPr>
          <w:p w14:paraId="174A5E2A" w14:textId="77777777" w:rsidR="002935A3" w:rsidRPr="002935A3" w:rsidRDefault="002935A3" w:rsidP="002935A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2</w:t>
            </w:r>
          </w:p>
        </w:tc>
        <w:tc>
          <w:tcPr>
            <w:tcW w:w="839" w:type="pct"/>
            <w:noWrap/>
            <w:hideMark/>
          </w:tcPr>
          <w:p w14:paraId="1B0B300D" w14:textId="77777777" w:rsidR="002935A3" w:rsidRPr="002935A3" w:rsidRDefault="002935A3" w:rsidP="002935A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  <w:tc>
          <w:tcPr>
            <w:tcW w:w="750" w:type="pct"/>
            <w:noWrap/>
            <w:hideMark/>
          </w:tcPr>
          <w:p w14:paraId="173F1E71" w14:textId="77777777" w:rsidR="002935A3" w:rsidRPr="002935A3" w:rsidRDefault="002935A3" w:rsidP="002935A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</w:tr>
      <w:tr w:rsidR="002935A3" w:rsidRPr="002935A3" w14:paraId="595E603B" w14:textId="77777777" w:rsidTr="002935A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83" w:type="pct"/>
            <w:noWrap/>
            <w:hideMark/>
          </w:tcPr>
          <w:p w14:paraId="1B0F21E4" w14:textId="77777777" w:rsidR="002935A3" w:rsidRPr="002935A3" w:rsidRDefault="002935A3" w:rsidP="002935A3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4</w:t>
            </w:r>
          </w:p>
        </w:tc>
        <w:tc>
          <w:tcPr>
            <w:tcW w:w="839" w:type="pct"/>
            <w:noWrap/>
            <w:hideMark/>
          </w:tcPr>
          <w:p w14:paraId="2E93F8FA" w14:textId="77777777" w:rsidR="002935A3" w:rsidRPr="002935A3" w:rsidRDefault="002935A3" w:rsidP="002935A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22</w:t>
            </w:r>
          </w:p>
        </w:tc>
        <w:tc>
          <w:tcPr>
            <w:tcW w:w="1007" w:type="pct"/>
            <w:noWrap/>
            <w:hideMark/>
          </w:tcPr>
          <w:p w14:paraId="7DC35DCB" w14:textId="77777777" w:rsidR="002935A3" w:rsidRPr="002935A3" w:rsidRDefault="002935A3" w:rsidP="002935A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33</w:t>
            </w:r>
          </w:p>
        </w:tc>
        <w:tc>
          <w:tcPr>
            <w:tcW w:w="782" w:type="pct"/>
            <w:noWrap/>
            <w:hideMark/>
          </w:tcPr>
          <w:p w14:paraId="45BB847E" w14:textId="77777777" w:rsidR="002935A3" w:rsidRPr="002935A3" w:rsidRDefault="002935A3" w:rsidP="002935A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4</w:t>
            </w:r>
          </w:p>
        </w:tc>
        <w:tc>
          <w:tcPr>
            <w:tcW w:w="839" w:type="pct"/>
            <w:noWrap/>
            <w:hideMark/>
          </w:tcPr>
          <w:p w14:paraId="45D6C15F" w14:textId="77777777" w:rsidR="002935A3" w:rsidRPr="002935A3" w:rsidRDefault="002935A3" w:rsidP="002935A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  <w:tc>
          <w:tcPr>
            <w:tcW w:w="750" w:type="pct"/>
            <w:noWrap/>
            <w:hideMark/>
          </w:tcPr>
          <w:p w14:paraId="5AC52D0E" w14:textId="77777777" w:rsidR="002935A3" w:rsidRPr="002935A3" w:rsidRDefault="002935A3" w:rsidP="002935A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</w:tr>
      <w:tr w:rsidR="002935A3" w:rsidRPr="002935A3" w14:paraId="1BBD6018" w14:textId="77777777" w:rsidTr="002935A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83" w:type="pct"/>
            <w:noWrap/>
            <w:hideMark/>
          </w:tcPr>
          <w:p w14:paraId="149E91BA" w14:textId="77777777" w:rsidR="002935A3" w:rsidRPr="002935A3" w:rsidRDefault="002935A3" w:rsidP="002935A3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8</w:t>
            </w:r>
          </w:p>
        </w:tc>
        <w:tc>
          <w:tcPr>
            <w:tcW w:w="839" w:type="pct"/>
            <w:noWrap/>
            <w:hideMark/>
          </w:tcPr>
          <w:p w14:paraId="22493B54" w14:textId="77777777" w:rsidR="002935A3" w:rsidRPr="002935A3" w:rsidRDefault="002935A3" w:rsidP="002935A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205</w:t>
            </w:r>
          </w:p>
        </w:tc>
        <w:tc>
          <w:tcPr>
            <w:tcW w:w="1007" w:type="pct"/>
            <w:noWrap/>
            <w:hideMark/>
          </w:tcPr>
          <w:p w14:paraId="6E75C62D" w14:textId="77777777" w:rsidR="002935A3" w:rsidRPr="002935A3" w:rsidRDefault="002935A3" w:rsidP="002935A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373</w:t>
            </w:r>
          </w:p>
        </w:tc>
        <w:tc>
          <w:tcPr>
            <w:tcW w:w="782" w:type="pct"/>
            <w:noWrap/>
            <w:hideMark/>
          </w:tcPr>
          <w:p w14:paraId="45C11F36" w14:textId="77777777" w:rsidR="002935A3" w:rsidRPr="002935A3" w:rsidRDefault="002935A3" w:rsidP="002935A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8</w:t>
            </w:r>
          </w:p>
        </w:tc>
        <w:tc>
          <w:tcPr>
            <w:tcW w:w="839" w:type="pct"/>
            <w:noWrap/>
            <w:hideMark/>
          </w:tcPr>
          <w:p w14:paraId="1CD72BFE" w14:textId="77777777" w:rsidR="002935A3" w:rsidRPr="002935A3" w:rsidRDefault="002935A3" w:rsidP="002935A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  <w:tc>
          <w:tcPr>
            <w:tcW w:w="750" w:type="pct"/>
            <w:noWrap/>
            <w:hideMark/>
          </w:tcPr>
          <w:p w14:paraId="05BF6CCB" w14:textId="77777777" w:rsidR="002935A3" w:rsidRPr="002935A3" w:rsidRDefault="002935A3" w:rsidP="002935A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</w:tr>
      <w:tr w:rsidR="002935A3" w:rsidRPr="002935A3" w14:paraId="28AB0FE1" w14:textId="77777777" w:rsidTr="002935A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83" w:type="pct"/>
            <w:noWrap/>
            <w:hideMark/>
          </w:tcPr>
          <w:p w14:paraId="4B1C42F9" w14:textId="77777777" w:rsidR="002935A3" w:rsidRPr="002935A3" w:rsidRDefault="002935A3" w:rsidP="002935A3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16</w:t>
            </w:r>
          </w:p>
        </w:tc>
        <w:tc>
          <w:tcPr>
            <w:tcW w:w="839" w:type="pct"/>
            <w:noWrap/>
            <w:hideMark/>
          </w:tcPr>
          <w:p w14:paraId="16422486" w14:textId="77777777" w:rsidR="002935A3" w:rsidRPr="002935A3" w:rsidRDefault="002935A3" w:rsidP="002935A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697</w:t>
            </w:r>
          </w:p>
        </w:tc>
        <w:tc>
          <w:tcPr>
            <w:tcW w:w="1007" w:type="pct"/>
            <w:noWrap/>
            <w:hideMark/>
          </w:tcPr>
          <w:p w14:paraId="027FE8E6" w14:textId="77777777" w:rsidR="002935A3" w:rsidRPr="002935A3" w:rsidRDefault="002935A3" w:rsidP="002935A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1829</w:t>
            </w:r>
          </w:p>
        </w:tc>
        <w:tc>
          <w:tcPr>
            <w:tcW w:w="782" w:type="pct"/>
            <w:noWrap/>
            <w:hideMark/>
          </w:tcPr>
          <w:p w14:paraId="765C41B1" w14:textId="77777777" w:rsidR="002935A3" w:rsidRPr="002935A3" w:rsidRDefault="002935A3" w:rsidP="002935A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16</w:t>
            </w:r>
          </w:p>
        </w:tc>
        <w:tc>
          <w:tcPr>
            <w:tcW w:w="839" w:type="pct"/>
            <w:noWrap/>
            <w:hideMark/>
          </w:tcPr>
          <w:p w14:paraId="4C5121D9" w14:textId="77777777" w:rsidR="002935A3" w:rsidRPr="002935A3" w:rsidRDefault="002935A3" w:rsidP="002935A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  <w:tc>
          <w:tcPr>
            <w:tcW w:w="750" w:type="pct"/>
            <w:noWrap/>
            <w:hideMark/>
          </w:tcPr>
          <w:p w14:paraId="5F8C6928" w14:textId="77777777" w:rsidR="002935A3" w:rsidRPr="002935A3" w:rsidRDefault="002935A3" w:rsidP="002935A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</w:tr>
      <w:tr w:rsidR="002935A3" w:rsidRPr="002935A3" w14:paraId="6004FD3C" w14:textId="77777777" w:rsidTr="002935A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83" w:type="pct"/>
            <w:noWrap/>
            <w:hideMark/>
          </w:tcPr>
          <w:p w14:paraId="458CF73D" w14:textId="77777777" w:rsidR="002935A3" w:rsidRPr="002935A3" w:rsidRDefault="002935A3" w:rsidP="002935A3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32</w:t>
            </w:r>
          </w:p>
        </w:tc>
        <w:tc>
          <w:tcPr>
            <w:tcW w:w="839" w:type="pct"/>
            <w:noWrap/>
            <w:hideMark/>
          </w:tcPr>
          <w:p w14:paraId="4BF5CA75" w14:textId="77777777" w:rsidR="002935A3" w:rsidRPr="002935A3" w:rsidRDefault="002935A3" w:rsidP="002935A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1981</w:t>
            </w:r>
          </w:p>
        </w:tc>
        <w:tc>
          <w:tcPr>
            <w:tcW w:w="1007" w:type="pct"/>
            <w:noWrap/>
            <w:hideMark/>
          </w:tcPr>
          <w:p w14:paraId="2F64C88A" w14:textId="77777777" w:rsidR="002935A3" w:rsidRPr="002935A3" w:rsidRDefault="002935A3" w:rsidP="002935A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6889</w:t>
            </w:r>
          </w:p>
        </w:tc>
        <w:tc>
          <w:tcPr>
            <w:tcW w:w="782" w:type="pct"/>
            <w:noWrap/>
            <w:hideMark/>
          </w:tcPr>
          <w:p w14:paraId="45F6D7D8" w14:textId="77777777" w:rsidR="002935A3" w:rsidRPr="002935A3" w:rsidRDefault="002935A3" w:rsidP="002935A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32</w:t>
            </w:r>
          </w:p>
        </w:tc>
        <w:tc>
          <w:tcPr>
            <w:tcW w:w="839" w:type="pct"/>
            <w:noWrap/>
            <w:hideMark/>
          </w:tcPr>
          <w:p w14:paraId="29C35CAD" w14:textId="77777777" w:rsidR="002935A3" w:rsidRPr="002935A3" w:rsidRDefault="002935A3" w:rsidP="002935A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  <w:tc>
          <w:tcPr>
            <w:tcW w:w="750" w:type="pct"/>
            <w:noWrap/>
            <w:hideMark/>
          </w:tcPr>
          <w:p w14:paraId="46C71F35" w14:textId="77777777" w:rsidR="002935A3" w:rsidRPr="002935A3" w:rsidRDefault="002935A3" w:rsidP="002935A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</w:tr>
      <w:tr w:rsidR="002935A3" w:rsidRPr="002935A3" w14:paraId="61E4495B" w14:textId="77777777" w:rsidTr="002935A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83" w:type="pct"/>
            <w:noWrap/>
            <w:hideMark/>
          </w:tcPr>
          <w:p w14:paraId="3A73BD7D" w14:textId="77777777" w:rsidR="002935A3" w:rsidRPr="002935A3" w:rsidRDefault="002935A3" w:rsidP="002935A3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64</w:t>
            </w:r>
          </w:p>
        </w:tc>
        <w:tc>
          <w:tcPr>
            <w:tcW w:w="839" w:type="pct"/>
            <w:noWrap/>
            <w:hideMark/>
          </w:tcPr>
          <w:p w14:paraId="05394453" w14:textId="77777777" w:rsidR="002935A3" w:rsidRPr="002935A3" w:rsidRDefault="002935A3" w:rsidP="002935A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5845</w:t>
            </w:r>
          </w:p>
        </w:tc>
        <w:tc>
          <w:tcPr>
            <w:tcW w:w="1007" w:type="pct"/>
            <w:noWrap/>
            <w:hideMark/>
          </w:tcPr>
          <w:p w14:paraId="00FEC473" w14:textId="77777777" w:rsidR="002935A3" w:rsidRPr="002935A3" w:rsidRDefault="002935A3" w:rsidP="002935A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26301</w:t>
            </w:r>
          </w:p>
        </w:tc>
        <w:tc>
          <w:tcPr>
            <w:tcW w:w="782" w:type="pct"/>
            <w:noWrap/>
            <w:hideMark/>
          </w:tcPr>
          <w:p w14:paraId="02D2D348" w14:textId="77777777" w:rsidR="002935A3" w:rsidRPr="002935A3" w:rsidRDefault="002935A3" w:rsidP="002935A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64</w:t>
            </w:r>
          </w:p>
        </w:tc>
        <w:tc>
          <w:tcPr>
            <w:tcW w:w="839" w:type="pct"/>
            <w:noWrap/>
            <w:hideMark/>
          </w:tcPr>
          <w:p w14:paraId="6D00114C" w14:textId="77777777" w:rsidR="002935A3" w:rsidRPr="002935A3" w:rsidRDefault="002935A3" w:rsidP="002935A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  <w:tc>
          <w:tcPr>
            <w:tcW w:w="750" w:type="pct"/>
            <w:noWrap/>
            <w:hideMark/>
          </w:tcPr>
          <w:p w14:paraId="36A48DE5" w14:textId="77777777" w:rsidR="002935A3" w:rsidRPr="002935A3" w:rsidRDefault="002935A3" w:rsidP="002935A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0</w:t>
            </w:r>
          </w:p>
        </w:tc>
      </w:tr>
      <w:tr w:rsidR="002935A3" w:rsidRPr="002935A3" w14:paraId="6D39B15B" w14:textId="77777777" w:rsidTr="002935A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83" w:type="pct"/>
            <w:noWrap/>
            <w:hideMark/>
          </w:tcPr>
          <w:p w14:paraId="0DDF069F" w14:textId="77777777" w:rsidR="002935A3" w:rsidRPr="002935A3" w:rsidRDefault="002935A3" w:rsidP="002935A3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128</w:t>
            </w:r>
          </w:p>
        </w:tc>
        <w:tc>
          <w:tcPr>
            <w:tcW w:w="839" w:type="pct"/>
            <w:noWrap/>
            <w:hideMark/>
          </w:tcPr>
          <w:p w14:paraId="400DBE14" w14:textId="77777777" w:rsidR="002935A3" w:rsidRPr="002935A3" w:rsidRDefault="002935A3" w:rsidP="002935A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17566</w:t>
            </w:r>
          </w:p>
        </w:tc>
        <w:tc>
          <w:tcPr>
            <w:tcW w:w="1007" w:type="pct"/>
            <w:noWrap/>
            <w:hideMark/>
          </w:tcPr>
          <w:p w14:paraId="6A41E792" w14:textId="77777777" w:rsidR="002935A3" w:rsidRPr="002935A3" w:rsidRDefault="002935A3" w:rsidP="002935A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115365</w:t>
            </w:r>
          </w:p>
        </w:tc>
        <w:tc>
          <w:tcPr>
            <w:tcW w:w="782" w:type="pct"/>
            <w:noWrap/>
            <w:hideMark/>
          </w:tcPr>
          <w:p w14:paraId="0E7D65B9" w14:textId="77777777" w:rsidR="002935A3" w:rsidRPr="002935A3" w:rsidRDefault="002935A3" w:rsidP="002935A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128</w:t>
            </w:r>
          </w:p>
        </w:tc>
        <w:tc>
          <w:tcPr>
            <w:tcW w:w="839" w:type="pct"/>
            <w:noWrap/>
            <w:hideMark/>
          </w:tcPr>
          <w:p w14:paraId="7BB41630" w14:textId="77777777" w:rsidR="002935A3" w:rsidRPr="002935A3" w:rsidRDefault="002935A3" w:rsidP="002935A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0,015</w:t>
            </w:r>
          </w:p>
        </w:tc>
        <w:tc>
          <w:tcPr>
            <w:tcW w:w="750" w:type="pct"/>
            <w:noWrap/>
            <w:hideMark/>
          </w:tcPr>
          <w:p w14:paraId="46C4212E" w14:textId="77777777" w:rsidR="002935A3" w:rsidRPr="002935A3" w:rsidRDefault="002935A3" w:rsidP="002935A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0,078</w:t>
            </w:r>
          </w:p>
        </w:tc>
      </w:tr>
      <w:tr w:rsidR="002935A3" w:rsidRPr="002935A3" w14:paraId="216D1BE8" w14:textId="77777777" w:rsidTr="002935A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83" w:type="pct"/>
            <w:noWrap/>
            <w:hideMark/>
          </w:tcPr>
          <w:p w14:paraId="5955F37B" w14:textId="77777777" w:rsidR="002935A3" w:rsidRPr="002935A3" w:rsidRDefault="002935A3" w:rsidP="002935A3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256</w:t>
            </w:r>
          </w:p>
        </w:tc>
        <w:tc>
          <w:tcPr>
            <w:tcW w:w="839" w:type="pct"/>
            <w:noWrap/>
            <w:hideMark/>
          </w:tcPr>
          <w:p w14:paraId="516AA69A" w14:textId="77777777" w:rsidR="002935A3" w:rsidRPr="002935A3" w:rsidRDefault="002935A3" w:rsidP="002935A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54706</w:t>
            </w:r>
          </w:p>
        </w:tc>
        <w:tc>
          <w:tcPr>
            <w:tcW w:w="1007" w:type="pct"/>
            <w:noWrap/>
            <w:hideMark/>
          </w:tcPr>
          <w:p w14:paraId="03863186" w14:textId="77777777" w:rsidR="002935A3" w:rsidRPr="002935A3" w:rsidRDefault="002935A3" w:rsidP="002935A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477381</w:t>
            </w:r>
          </w:p>
        </w:tc>
        <w:tc>
          <w:tcPr>
            <w:tcW w:w="782" w:type="pct"/>
            <w:noWrap/>
            <w:hideMark/>
          </w:tcPr>
          <w:p w14:paraId="38A537AC" w14:textId="77777777" w:rsidR="002935A3" w:rsidRPr="002935A3" w:rsidRDefault="002935A3" w:rsidP="002935A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256</w:t>
            </w:r>
          </w:p>
        </w:tc>
        <w:tc>
          <w:tcPr>
            <w:tcW w:w="839" w:type="pct"/>
            <w:noWrap/>
            <w:hideMark/>
          </w:tcPr>
          <w:p w14:paraId="355582BF" w14:textId="77777777" w:rsidR="002935A3" w:rsidRPr="002935A3" w:rsidRDefault="002935A3" w:rsidP="002935A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0,047</w:t>
            </w:r>
          </w:p>
        </w:tc>
        <w:tc>
          <w:tcPr>
            <w:tcW w:w="750" w:type="pct"/>
            <w:noWrap/>
            <w:hideMark/>
          </w:tcPr>
          <w:p w14:paraId="2C85BB3F" w14:textId="77777777" w:rsidR="002935A3" w:rsidRPr="002935A3" w:rsidRDefault="002935A3" w:rsidP="002935A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0,391</w:t>
            </w:r>
          </w:p>
        </w:tc>
      </w:tr>
      <w:tr w:rsidR="002935A3" w:rsidRPr="002935A3" w14:paraId="2601296C" w14:textId="77777777" w:rsidTr="002935A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83" w:type="pct"/>
            <w:noWrap/>
            <w:hideMark/>
          </w:tcPr>
          <w:p w14:paraId="71D459B6" w14:textId="77777777" w:rsidR="002935A3" w:rsidRPr="002935A3" w:rsidRDefault="002935A3" w:rsidP="002935A3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512</w:t>
            </w:r>
          </w:p>
        </w:tc>
        <w:tc>
          <w:tcPr>
            <w:tcW w:w="839" w:type="pct"/>
            <w:noWrap/>
            <w:hideMark/>
          </w:tcPr>
          <w:p w14:paraId="7A82916D" w14:textId="77777777" w:rsidR="002935A3" w:rsidRPr="002935A3" w:rsidRDefault="002935A3" w:rsidP="002935A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164674</w:t>
            </w:r>
          </w:p>
        </w:tc>
        <w:tc>
          <w:tcPr>
            <w:tcW w:w="1007" w:type="pct"/>
            <w:noWrap/>
            <w:hideMark/>
          </w:tcPr>
          <w:p w14:paraId="7E11FB9A" w14:textId="77777777" w:rsidR="002935A3" w:rsidRPr="002935A3" w:rsidRDefault="002935A3" w:rsidP="002935A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1866397</w:t>
            </w:r>
          </w:p>
        </w:tc>
        <w:tc>
          <w:tcPr>
            <w:tcW w:w="782" w:type="pct"/>
            <w:noWrap/>
            <w:hideMark/>
          </w:tcPr>
          <w:p w14:paraId="5B984345" w14:textId="77777777" w:rsidR="002935A3" w:rsidRPr="002935A3" w:rsidRDefault="002935A3" w:rsidP="002935A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512</w:t>
            </w:r>
          </w:p>
        </w:tc>
        <w:tc>
          <w:tcPr>
            <w:tcW w:w="839" w:type="pct"/>
            <w:noWrap/>
            <w:hideMark/>
          </w:tcPr>
          <w:p w14:paraId="7B59A7E6" w14:textId="77777777" w:rsidR="002935A3" w:rsidRPr="002935A3" w:rsidRDefault="002935A3" w:rsidP="002935A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0,172</w:t>
            </w:r>
          </w:p>
        </w:tc>
        <w:tc>
          <w:tcPr>
            <w:tcW w:w="750" w:type="pct"/>
            <w:noWrap/>
            <w:hideMark/>
          </w:tcPr>
          <w:p w14:paraId="398B09BB" w14:textId="77777777" w:rsidR="002935A3" w:rsidRPr="002935A3" w:rsidRDefault="002935A3" w:rsidP="002935A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1,562</w:t>
            </w:r>
          </w:p>
        </w:tc>
      </w:tr>
      <w:tr w:rsidR="002935A3" w:rsidRPr="002935A3" w14:paraId="751F9C6A" w14:textId="77777777" w:rsidTr="002935A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83" w:type="pct"/>
            <w:noWrap/>
            <w:hideMark/>
          </w:tcPr>
          <w:p w14:paraId="159EC996" w14:textId="77777777" w:rsidR="002935A3" w:rsidRPr="002935A3" w:rsidRDefault="002935A3" w:rsidP="002935A3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1024</w:t>
            </w:r>
          </w:p>
        </w:tc>
        <w:tc>
          <w:tcPr>
            <w:tcW w:w="839" w:type="pct"/>
            <w:noWrap/>
            <w:hideMark/>
          </w:tcPr>
          <w:p w14:paraId="07A83F8F" w14:textId="77777777" w:rsidR="002935A3" w:rsidRPr="002935A3" w:rsidRDefault="002935A3" w:rsidP="002935A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501823</w:t>
            </w:r>
          </w:p>
        </w:tc>
        <w:tc>
          <w:tcPr>
            <w:tcW w:w="1007" w:type="pct"/>
            <w:noWrap/>
            <w:hideMark/>
          </w:tcPr>
          <w:p w14:paraId="5C9B100A" w14:textId="77777777" w:rsidR="002935A3" w:rsidRPr="002935A3" w:rsidRDefault="002935A3" w:rsidP="002935A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7675209</w:t>
            </w:r>
          </w:p>
        </w:tc>
        <w:tc>
          <w:tcPr>
            <w:tcW w:w="782" w:type="pct"/>
            <w:noWrap/>
            <w:hideMark/>
          </w:tcPr>
          <w:p w14:paraId="30C49C83" w14:textId="77777777" w:rsidR="002935A3" w:rsidRPr="002935A3" w:rsidRDefault="002935A3" w:rsidP="002935A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1024</w:t>
            </w:r>
          </w:p>
        </w:tc>
        <w:tc>
          <w:tcPr>
            <w:tcW w:w="839" w:type="pct"/>
            <w:noWrap/>
            <w:hideMark/>
          </w:tcPr>
          <w:p w14:paraId="01B50929" w14:textId="77777777" w:rsidR="002935A3" w:rsidRPr="002935A3" w:rsidRDefault="002935A3" w:rsidP="002935A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0,406</w:t>
            </w:r>
          </w:p>
        </w:tc>
        <w:tc>
          <w:tcPr>
            <w:tcW w:w="750" w:type="pct"/>
            <w:noWrap/>
            <w:hideMark/>
          </w:tcPr>
          <w:p w14:paraId="192D2CE2" w14:textId="77777777" w:rsidR="002935A3" w:rsidRPr="002935A3" w:rsidRDefault="002935A3" w:rsidP="002935A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4,87</w:t>
            </w:r>
          </w:p>
        </w:tc>
      </w:tr>
      <w:tr w:rsidR="002935A3" w:rsidRPr="002935A3" w14:paraId="31868A05" w14:textId="77777777" w:rsidTr="002935A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83" w:type="pct"/>
            <w:noWrap/>
            <w:hideMark/>
          </w:tcPr>
          <w:p w14:paraId="58C075D5" w14:textId="77777777" w:rsidR="002935A3" w:rsidRPr="002935A3" w:rsidRDefault="002935A3" w:rsidP="002935A3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2048</w:t>
            </w:r>
          </w:p>
        </w:tc>
        <w:tc>
          <w:tcPr>
            <w:tcW w:w="839" w:type="pct"/>
            <w:noWrap/>
            <w:hideMark/>
          </w:tcPr>
          <w:p w14:paraId="6A7558CC" w14:textId="77777777" w:rsidR="002935A3" w:rsidRPr="002935A3" w:rsidRDefault="002935A3" w:rsidP="002935A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1500634</w:t>
            </w:r>
          </w:p>
        </w:tc>
        <w:tc>
          <w:tcPr>
            <w:tcW w:w="1007" w:type="pct"/>
            <w:noWrap/>
            <w:hideMark/>
          </w:tcPr>
          <w:p w14:paraId="32DC83F2" w14:textId="77777777" w:rsidR="002935A3" w:rsidRPr="002935A3" w:rsidRDefault="002935A3" w:rsidP="002935A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30740365</w:t>
            </w:r>
          </w:p>
        </w:tc>
        <w:tc>
          <w:tcPr>
            <w:tcW w:w="782" w:type="pct"/>
            <w:noWrap/>
            <w:hideMark/>
          </w:tcPr>
          <w:p w14:paraId="3B690CFB" w14:textId="77777777" w:rsidR="002935A3" w:rsidRPr="002935A3" w:rsidRDefault="002935A3" w:rsidP="002935A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2048</w:t>
            </w:r>
          </w:p>
        </w:tc>
        <w:tc>
          <w:tcPr>
            <w:tcW w:w="839" w:type="pct"/>
            <w:noWrap/>
            <w:hideMark/>
          </w:tcPr>
          <w:p w14:paraId="4823CDED" w14:textId="77777777" w:rsidR="002935A3" w:rsidRPr="002935A3" w:rsidRDefault="002935A3" w:rsidP="002935A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1,265</w:t>
            </w:r>
          </w:p>
        </w:tc>
        <w:tc>
          <w:tcPr>
            <w:tcW w:w="750" w:type="pct"/>
            <w:noWrap/>
            <w:hideMark/>
          </w:tcPr>
          <w:p w14:paraId="209FE7A6" w14:textId="77777777" w:rsidR="002935A3" w:rsidRPr="002935A3" w:rsidRDefault="002935A3" w:rsidP="002935A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21,362</w:t>
            </w:r>
          </w:p>
        </w:tc>
      </w:tr>
      <w:tr w:rsidR="002935A3" w:rsidRPr="002935A3" w14:paraId="208FE5E2" w14:textId="77777777" w:rsidTr="002935A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83" w:type="pct"/>
            <w:noWrap/>
            <w:hideMark/>
          </w:tcPr>
          <w:p w14:paraId="1169BCEF" w14:textId="77777777" w:rsidR="002935A3" w:rsidRPr="002935A3" w:rsidRDefault="002935A3" w:rsidP="002935A3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4096</w:t>
            </w:r>
          </w:p>
        </w:tc>
        <w:tc>
          <w:tcPr>
            <w:tcW w:w="839" w:type="pct"/>
            <w:noWrap/>
            <w:hideMark/>
          </w:tcPr>
          <w:p w14:paraId="2081CB82" w14:textId="77777777" w:rsidR="002935A3" w:rsidRPr="002935A3" w:rsidRDefault="002935A3" w:rsidP="002935A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4484968</w:t>
            </w:r>
          </w:p>
        </w:tc>
        <w:tc>
          <w:tcPr>
            <w:tcW w:w="1007" w:type="pct"/>
            <w:noWrap/>
            <w:hideMark/>
          </w:tcPr>
          <w:p w14:paraId="2E68F3EC" w14:textId="77777777" w:rsidR="002935A3" w:rsidRPr="002935A3" w:rsidRDefault="002935A3" w:rsidP="002935A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123107781</w:t>
            </w:r>
          </w:p>
        </w:tc>
        <w:tc>
          <w:tcPr>
            <w:tcW w:w="782" w:type="pct"/>
            <w:noWrap/>
            <w:hideMark/>
          </w:tcPr>
          <w:p w14:paraId="5BD56820" w14:textId="77777777" w:rsidR="002935A3" w:rsidRPr="002935A3" w:rsidRDefault="002935A3" w:rsidP="002935A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4096</w:t>
            </w:r>
          </w:p>
        </w:tc>
        <w:tc>
          <w:tcPr>
            <w:tcW w:w="839" w:type="pct"/>
            <w:noWrap/>
            <w:hideMark/>
          </w:tcPr>
          <w:p w14:paraId="250880F3" w14:textId="77777777" w:rsidR="002935A3" w:rsidRPr="002935A3" w:rsidRDefault="002935A3" w:rsidP="002935A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3,717</w:t>
            </w:r>
          </w:p>
        </w:tc>
        <w:tc>
          <w:tcPr>
            <w:tcW w:w="750" w:type="pct"/>
            <w:noWrap/>
            <w:hideMark/>
          </w:tcPr>
          <w:p w14:paraId="52479E47" w14:textId="77777777" w:rsidR="002935A3" w:rsidRPr="002935A3" w:rsidRDefault="002935A3" w:rsidP="002935A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78,505</w:t>
            </w:r>
          </w:p>
        </w:tc>
      </w:tr>
      <w:tr w:rsidR="002935A3" w:rsidRPr="002935A3" w14:paraId="701ADB71" w14:textId="77777777" w:rsidTr="002935A3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83" w:type="pct"/>
            <w:noWrap/>
            <w:hideMark/>
          </w:tcPr>
          <w:p w14:paraId="4B72CBA5" w14:textId="77777777" w:rsidR="002935A3" w:rsidRPr="002935A3" w:rsidRDefault="002935A3" w:rsidP="002935A3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8192</w:t>
            </w:r>
          </w:p>
        </w:tc>
        <w:tc>
          <w:tcPr>
            <w:tcW w:w="839" w:type="pct"/>
            <w:noWrap/>
            <w:hideMark/>
          </w:tcPr>
          <w:p w14:paraId="0DFB49CB" w14:textId="77777777" w:rsidR="002935A3" w:rsidRPr="002935A3" w:rsidRDefault="002935A3" w:rsidP="002935A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13449547</w:t>
            </w:r>
          </w:p>
        </w:tc>
        <w:tc>
          <w:tcPr>
            <w:tcW w:w="1007" w:type="pct"/>
            <w:noWrap/>
            <w:hideMark/>
          </w:tcPr>
          <w:p w14:paraId="7C4AA3D8" w14:textId="77777777" w:rsidR="002935A3" w:rsidRPr="002935A3" w:rsidRDefault="002935A3" w:rsidP="002935A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491053721</w:t>
            </w:r>
          </w:p>
        </w:tc>
        <w:tc>
          <w:tcPr>
            <w:tcW w:w="782" w:type="pct"/>
            <w:noWrap/>
            <w:hideMark/>
          </w:tcPr>
          <w:p w14:paraId="03D48141" w14:textId="77777777" w:rsidR="002935A3" w:rsidRPr="002935A3" w:rsidRDefault="002935A3" w:rsidP="002935A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8192</w:t>
            </w:r>
          </w:p>
        </w:tc>
        <w:tc>
          <w:tcPr>
            <w:tcW w:w="839" w:type="pct"/>
            <w:noWrap/>
            <w:hideMark/>
          </w:tcPr>
          <w:p w14:paraId="0A6F4793" w14:textId="77777777" w:rsidR="002935A3" w:rsidRPr="002935A3" w:rsidRDefault="002935A3" w:rsidP="002935A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11,423</w:t>
            </w:r>
          </w:p>
        </w:tc>
        <w:tc>
          <w:tcPr>
            <w:tcW w:w="750" w:type="pct"/>
            <w:noWrap/>
            <w:hideMark/>
          </w:tcPr>
          <w:p w14:paraId="6A198547" w14:textId="77777777" w:rsidR="002935A3" w:rsidRPr="002935A3" w:rsidRDefault="002935A3" w:rsidP="002935A3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339,352</w:t>
            </w:r>
          </w:p>
        </w:tc>
      </w:tr>
      <w:tr w:rsidR="002935A3" w:rsidRPr="002935A3" w14:paraId="42B3A7E4" w14:textId="77777777" w:rsidTr="002935A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783" w:type="pct"/>
            <w:noWrap/>
            <w:hideMark/>
          </w:tcPr>
          <w:p w14:paraId="51617868" w14:textId="77777777" w:rsidR="002935A3" w:rsidRPr="002935A3" w:rsidRDefault="002935A3" w:rsidP="002935A3">
            <w:pPr>
              <w:jc w:val="right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16384</w:t>
            </w:r>
          </w:p>
        </w:tc>
        <w:tc>
          <w:tcPr>
            <w:tcW w:w="839" w:type="pct"/>
            <w:noWrap/>
            <w:hideMark/>
          </w:tcPr>
          <w:p w14:paraId="23551F73" w14:textId="77777777" w:rsidR="002935A3" w:rsidRPr="002935A3" w:rsidRDefault="002935A3" w:rsidP="002935A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40377067</w:t>
            </w:r>
          </w:p>
        </w:tc>
        <w:tc>
          <w:tcPr>
            <w:tcW w:w="1007" w:type="pct"/>
            <w:noWrap/>
            <w:hideMark/>
          </w:tcPr>
          <w:p w14:paraId="13A44750" w14:textId="77777777" w:rsidR="002935A3" w:rsidRPr="002935A3" w:rsidRDefault="002935A3" w:rsidP="002935A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1962174897</w:t>
            </w:r>
          </w:p>
        </w:tc>
        <w:tc>
          <w:tcPr>
            <w:tcW w:w="782" w:type="pct"/>
            <w:noWrap/>
            <w:hideMark/>
          </w:tcPr>
          <w:p w14:paraId="49A33A2F" w14:textId="77777777" w:rsidR="002935A3" w:rsidRPr="002935A3" w:rsidRDefault="002935A3" w:rsidP="002935A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16384</w:t>
            </w:r>
          </w:p>
        </w:tc>
        <w:tc>
          <w:tcPr>
            <w:tcW w:w="839" w:type="pct"/>
            <w:noWrap/>
            <w:hideMark/>
          </w:tcPr>
          <w:p w14:paraId="15FC07DA" w14:textId="77777777" w:rsidR="002935A3" w:rsidRPr="002935A3" w:rsidRDefault="002935A3" w:rsidP="002935A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39,296</w:t>
            </w:r>
          </w:p>
        </w:tc>
        <w:tc>
          <w:tcPr>
            <w:tcW w:w="750" w:type="pct"/>
            <w:noWrap/>
            <w:hideMark/>
          </w:tcPr>
          <w:p w14:paraId="00C5E375" w14:textId="77777777" w:rsidR="002935A3" w:rsidRPr="002935A3" w:rsidRDefault="002935A3" w:rsidP="002935A3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eastAsia="pt-BR"/>
              </w:rPr>
            </w:pPr>
            <w:r w:rsidRPr="002935A3">
              <w:rPr>
                <w:rFonts w:ascii="Calibri" w:eastAsia="Times New Roman" w:hAnsi="Calibri" w:cs="Calibri"/>
                <w:color w:val="000000"/>
                <w:lang w:eastAsia="pt-BR"/>
              </w:rPr>
              <w:t>1298,36</w:t>
            </w:r>
          </w:p>
        </w:tc>
      </w:tr>
    </w:tbl>
    <w:p w14:paraId="150963DB" w14:textId="73026102" w:rsidR="002935A3" w:rsidRDefault="002935A3" w:rsidP="002528C3">
      <w:pPr>
        <w:jc w:val="both"/>
        <w:rPr>
          <w:rFonts w:ascii="Arial" w:hAnsi="Arial" w:cs="Arial"/>
        </w:rPr>
      </w:pPr>
      <w:r>
        <w:rPr>
          <w:noProof/>
        </w:rPr>
        <w:lastRenderedPageBreak/>
        <w:drawing>
          <wp:inline distT="0" distB="0" distL="0" distR="0" wp14:anchorId="1A5E8EC1" wp14:editId="3F72C104">
            <wp:extent cx="5400040" cy="2480310"/>
            <wp:effectExtent l="0" t="0" r="10160" b="15240"/>
            <wp:docPr id="6" name="Gráfico 6">
              <a:extLst xmlns:a="http://schemas.openxmlformats.org/drawingml/2006/main">
                <a:ext uri="{FF2B5EF4-FFF2-40B4-BE49-F238E27FC236}">
                  <a16:creationId xmlns:a16="http://schemas.microsoft.com/office/drawing/2014/main" id="{7C913B47-CF78-4406-A2F9-8C5231ECDC78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1"/>
              </a:graphicData>
            </a:graphic>
          </wp:inline>
        </w:drawing>
      </w:r>
    </w:p>
    <w:p w14:paraId="3D5088BB" w14:textId="01577956" w:rsidR="002935A3" w:rsidRPr="007754FC" w:rsidRDefault="002935A3" w:rsidP="002528C3">
      <w:pPr>
        <w:jc w:val="both"/>
        <w:rPr>
          <w:rFonts w:ascii="Arial" w:hAnsi="Arial" w:cs="Arial"/>
        </w:rPr>
      </w:pPr>
      <w:r>
        <w:rPr>
          <w:noProof/>
        </w:rPr>
        <w:drawing>
          <wp:inline distT="0" distB="0" distL="0" distR="0" wp14:anchorId="13D67E02" wp14:editId="58A32909">
            <wp:extent cx="5400040" cy="2569210"/>
            <wp:effectExtent l="0" t="0" r="10160" b="2540"/>
            <wp:docPr id="7" name="Gráfico 7">
              <a:extLst xmlns:a="http://schemas.openxmlformats.org/drawingml/2006/main">
                <a:ext uri="{FF2B5EF4-FFF2-40B4-BE49-F238E27FC236}">
                  <a16:creationId xmlns:a16="http://schemas.microsoft.com/office/drawing/2014/main" id="{8389DF44-2103-40EF-A00F-D6A7FC7FECA9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2"/>
              </a:graphicData>
            </a:graphic>
          </wp:inline>
        </w:drawing>
      </w:r>
    </w:p>
    <w:p w14:paraId="4EBFA2D4" w14:textId="08A4C874" w:rsidR="00E7619F" w:rsidRPr="007754FC" w:rsidRDefault="00E7619F" w:rsidP="002528C3">
      <w:pPr>
        <w:jc w:val="both"/>
        <w:rPr>
          <w:rFonts w:ascii="Arial" w:hAnsi="Arial" w:cs="Arial"/>
        </w:rPr>
      </w:pPr>
      <w:r w:rsidRPr="007754FC">
        <w:rPr>
          <w:noProof/>
        </w:rPr>
        <w:drawing>
          <wp:inline distT="0" distB="0" distL="0" distR="0" wp14:anchorId="34AAB4C7" wp14:editId="1EFA7132">
            <wp:extent cx="5400040" cy="2495550"/>
            <wp:effectExtent l="0" t="0" r="10160" b="0"/>
            <wp:docPr id="3" name="Gráfico 3">
              <a:extLst xmlns:a="http://schemas.openxmlformats.org/drawingml/2006/main">
                <a:ext uri="{FF2B5EF4-FFF2-40B4-BE49-F238E27FC236}">
                  <a16:creationId xmlns:a16="http://schemas.microsoft.com/office/drawing/2014/main" id="{62FB9A97-5CC0-4277-9FD6-0176C21AA99C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3"/>
              </a:graphicData>
            </a:graphic>
          </wp:inline>
        </w:drawing>
      </w:r>
    </w:p>
    <w:p w14:paraId="10A1CE4F" w14:textId="77777777" w:rsidR="00E7619F" w:rsidRPr="007754FC" w:rsidRDefault="00E7619F" w:rsidP="002528C3">
      <w:pPr>
        <w:jc w:val="both"/>
        <w:rPr>
          <w:rFonts w:ascii="Arial" w:hAnsi="Arial" w:cs="Arial"/>
        </w:rPr>
      </w:pPr>
      <w:r w:rsidRPr="007754FC">
        <w:rPr>
          <w:noProof/>
        </w:rPr>
        <w:lastRenderedPageBreak/>
        <w:drawing>
          <wp:inline distT="0" distB="0" distL="0" distR="0" wp14:anchorId="1D1C3361" wp14:editId="2929E894">
            <wp:extent cx="5400040" cy="2573020"/>
            <wp:effectExtent l="0" t="0" r="10160" b="17780"/>
            <wp:docPr id="2" name="Gráfico 2">
              <a:extLst xmlns:a="http://schemas.openxmlformats.org/drawingml/2006/main">
                <a:ext uri="{FF2B5EF4-FFF2-40B4-BE49-F238E27FC236}">
                  <a16:creationId xmlns:a16="http://schemas.microsoft.com/office/drawing/2014/main" id="{1C24C7FE-0865-4722-ADC2-198DBA79CFE4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4"/>
              </a:graphicData>
            </a:graphic>
          </wp:inline>
        </w:drawing>
      </w:r>
    </w:p>
    <w:p w14:paraId="5FD262EA" w14:textId="5C85C11C" w:rsidR="00DD04A6" w:rsidRDefault="002935A3" w:rsidP="002528C3">
      <w:pPr>
        <w:jc w:val="both"/>
        <w:rPr>
          <w:rFonts w:ascii="Arial" w:hAnsi="Arial" w:cs="Arial"/>
        </w:rPr>
      </w:pPr>
      <w:r>
        <w:rPr>
          <w:noProof/>
        </w:rPr>
        <w:drawing>
          <wp:inline distT="0" distB="0" distL="0" distR="0" wp14:anchorId="5DDA4209" wp14:editId="436C2FBE">
            <wp:extent cx="5400040" cy="2480310"/>
            <wp:effectExtent l="0" t="0" r="10160" b="15240"/>
            <wp:docPr id="14" name="Gráfico 14">
              <a:extLst xmlns:a="http://schemas.openxmlformats.org/drawingml/2006/main">
                <a:ext uri="{FF2B5EF4-FFF2-40B4-BE49-F238E27FC236}">
                  <a16:creationId xmlns:a16="http://schemas.microsoft.com/office/drawing/2014/main" id="{4A94A622-1F61-42C9-BC29-41AB9E1154C5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5"/>
              </a:graphicData>
            </a:graphic>
          </wp:inline>
        </w:drawing>
      </w:r>
    </w:p>
    <w:p w14:paraId="124E43B0" w14:textId="69EE92F5" w:rsidR="002935A3" w:rsidRPr="007754FC" w:rsidRDefault="002935A3" w:rsidP="002528C3">
      <w:pPr>
        <w:jc w:val="both"/>
        <w:rPr>
          <w:rFonts w:ascii="Arial" w:hAnsi="Arial" w:cs="Arial"/>
        </w:rPr>
      </w:pPr>
      <w:r>
        <w:rPr>
          <w:noProof/>
        </w:rPr>
        <w:drawing>
          <wp:inline distT="0" distB="0" distL="0" distR="0" wp14:anchorId="0088B7D8" wp14:editId="13D0CA4E">
            <wp:extent cx="5400040" cy="2569210"/>
            <wp:effectExtent l="0" t="0" r="10160" b="2540"/>
            <wp:docPr id="15" name="Gráfico 15">
              <a:extLst xmlns:a="http://schemas.openxmlformats.org/drawingml/2006/main">
                <a:ext uri="{FF2B5EF4-FFF2-40B4-BE49-F238E27FC236}">
                  <a16:creationId xmlns:a16="http://schemas.microsoft.com/office/drawing/2014/main" id="{2860568F-C43A-48E3-9558-35053BBC3908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6"/>
              </a:graphicData>
            </a:graphic>
          </wp:inline>
        </w:drawing>
      </w:r>
    </w:p>
    <w:p w14:paraId="0F521224" w14:textId="49B5C6A1" w:rsidR="0027301A" w:rsidRPr="007754FC" w:rsidRDefault="00E7619F" w:rsidP="002528C3">
      <w:pPr>
        <w:jc w:val="both"/>
        <w:rPr>
          <w:rFonts w:ascii="Arial" w:hAnsi="Arial" w:cs="Arial"/>
        </w:rPr>
      </w:pPr>
      <w:r w:rsidRPr="007754FC">
        <w:rPr>
          <w:noProof/>
        </w:rPr>
        <w:lastRenderedPageBreak/>
        <w:drawing>
          <wp:inline distT="0" distB="0" distL="0" distR="0" wp14:anchorId="6E7C336B" wp14:editId="2124686B">
            <wp:extent cx="5400040" cy="2494280"/>
            <wp:effectExtent l="0" t="0" r="10160" b="1270"/>
            <wp:docPr id="4" name="Gráfico 4">
              <a:extLst xmlns:a="http://schemas.openxmlformats.org/drawingml/2006/main">
                <a:ext uri="{FF2B5EF4-FFF2-40B4-BE49-F238E27FC236}">
                  <a16:creationId xmlns:a16="http://schemas.microsoft.com/office/drawing/2014/main" id="{EAC3E02F-8E65-4A55-A4B3-6A82E1969D6E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7"/>
              </a:graphicData>
            </a:graphic>
          </wp:inline>
        </w:drawing>
      </w:r>
    </w:p>
    <w:p w14:paraId="5D91FBF5" w14:textId="0C9EEADC" w:rsidR="00E7619F" w:rsidRPr="007754FC" w:rsidRDefault="00E7619F" w:rsidP="002528C3">
      <w:pPr>
        <w:jc w:val="both"/>
        <w:rPr>
          <w:rFonts w:ascii="Arial" w:hAnsi="Arial" w:cs="Arial"/>
        </w:rPr>
      </w:pPr>
      <w:r w:rsidRPr="007754FC">
        <w:rPr>
          <w:noProof/>
        </w:rPr>
        <w:drawing>
          <wp:inline distT="0" distB="0" distL="0" distR="0" wp14:anchorId="0617D78D" wp14:editId="209854CE">
            <wp:extent cx="5400040" cy="2573020"/>
            <wp:effectExtent l="0" t="0" r="10160" b="17780"/>
            <wp:docPr id="5" name="Gráfico 5">
              <a:extLst xmlns:a="http://schemas.openxmlformats.org/drawingml/2006/main">
                <a:ext uri="{FF2B5EF4-FFF2-40B4-BE49-F238E27FC236}">
                  <a16:creationId xmlns:a16="http://schemas.microsoft.com/office/drawing/2014/main" id="{F8FB54D6-0097-42FC-894C-EC57B7FBFB18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8"/>
              </a:graphicData>
            </a:graphic>
          </wp:inline>
        </w:drawing>
      </w:r>
    </w:p>
    <w:p w14:paraId="47A4AB99" w14:textId="5EB594B2" w:rsidR="00E7619F" w:rsidRPr="007754FC" w:rsidRDefault="00D57501" w:rsidP="002528C3">
      <w:pPr>
        <w:jc w:val="both"/>
        <w:rPr>
          <w:rFonts w:ascii="Arial" w:hAnsi="Arial" w:cs="Arial"/>
        </w:rPr>
      </w:pPr>
      <w:r w:rsidRPr="007754FC">
        <w:rPr>
          <w:noProof/>
        </w:rPr>
        <w:drawing>
          <wp:inline distT="0" distB="0" distL="0" distR="0" wp14:anchorId="34B46288" wp14:editId="2314F3CC">
            <wp:extent cx="5400040" cy="2494280"/>
            <wp:effectExtent l="0" t="0" r="10160" b="1270"/>
            <wp:docPr id="8" name="Gráfico 8">
              <a:extLst xmlns:a="http://schemas.openxmlformats.org/drawingml/2006/main">
                <a:ext uri="{FF2B5EF4-FFF2-40B4-BE49-F238E27FC236}">
                  <a16:creationId xmlns:a16="http://schemas.microsoft.com/office/drawing/2014/main" id="{5EB3D629-5507-4FD1-BD04-D50043110891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9"/>
              </a:graphicData>
            </a:graphic>
          </wp:inline>
        </w:drawing>
      </w:r>
    </w:p>
    <w:p w14:paraId="77164CAC" w14:textId="682B9DC1" w:rsidR="00D57501" w:rsidRPr="007754FC" w:rsidRDefault="00D57501" w:rsidP="002528C3">
      <w:pPr>
        <w:jc w:val="both"/>
        <w:rPr>
          <w:rFonts w:ascii="Arial" w:hAnsi="Arial" w:cs="Arial"/>
        </w:rPr>
      </w:pPr>
      <w:r w:rsidRPr="007754FC">
        <w:rPr>
          <w:noProof/>
        </w:rPr>
        <w:lastRenderedPageBreak/>
        <w:drawing>
          <wp:inline distT="0" distB="0" distL="0" distR="0" wp14:anchorId="772DB5A6" wp14:editId="66995C18">
            <wp:extent cx="5400040" cy="2573020"/>
            <wp:effectExtent l="0" t="0" r="10160" b="17780"/>
            <wp:docPr id="9" name="Gráfico 9">
              <a:extLst xmlns:a="http://schemas.openxmlformats.org/drawingml/2006/main">
                <a:ext uri="{FF2B5EF4-FFF2-40B4-BE49-F238E27FC236}">
                  <a16:creationId xmlns:a16="http://schemas.microsoft.com/office/drawing/2014/main" id="{6C8F05A3-54E9-49F7-9CE8-7731778C0F06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20"/>
              </a:graphicData>
            </a:graphic>
          </wp:inline>
        </w:drawing>
      </w:r>
    </w:p>
    <w:p w14:paraId="6C4FE8A7" w14:textId="444B4504" w:rsidR="00D57501" w:rsidRPr="007754FC" w:rsidRDefault="00D57501" w:rsidP="002528C3">
      <w:pPr>
        <w:jc w:val="both"/>
        <w:rPr>
          <w:rFonts w:ascii="Arial" w:hAnsi="Arial" w:cs="Arial"/>
        </w:rPr>
      </w:pPr>
      <w:r w:rsidRPr="007754FC">
        <w:rPr>
          <w:noProof/>
        </w:rPr>
        <w:drawing>
          <wp:inline distT="0" distB="0" distL="0" distR="0" wp14:anchorId="5B47CBA3" wp14:editId="257D16DC">
            <wp:extent cx="5400040" cy="2494280"/>
            <wp:effectExtent l="0" t="0" r="10160" b="1270"/>
            <wp:docPr id="10" name="Gráfico 10">
              <a:extLst xmlns:a="http://schemas.openxmlformats.org/drawingml/2006/main">
                <a:ext uri="{FF2B5EF4-FFF2-40B4-BE49-F238E27FC236}">
                  <a16:creationId xmlns:a16="http://schemas.microsoft.com/office/drawing/2014/main" id="{77087B6B-639E-4508-94BF-E43569C19740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21"/>
              </a:graphicData>
            </a:graphic>
          </wp:inline>
        </w:drawing>
      </w:r>
    </w:p>
    <w:p w14:paraId="6D3C173C" w14:textId="285B940F" w:rsidR="0027301A" w:rsidRDefault="00D57501" w:rsidP="002528C3">
      <w:pPr>
        <w:jc w:val="both"/>
        <w:rPr>
          <w:rFonts w:ascii="Arial" w:hAnsi="Arial" w:cs="Arial"/>
        </w:rPr>
      </w:pPr>
      <w:r w:rsidRPr="007754FC">
        <w:rPr>
          <w:noProof/>
        </w:rPr>
        <w:drawing>
          <wp:inline distT="0" distB="0" distL="0" distR="0" wp14:anchorId="54339B73" wp14:editId="7A8F5A17">
            <wp:extent cx="5400040" cy="2573020"/>
            <wp:effectExtent l="0" t="0" r="10160" b="17780"/>
            <wp:docPr id="11" name="Gráfico 11">
              <a:extLst xmlns:a="http://schemas.openxmlformats.org/drawingml/2006/main">
                <a:ext uri="{FF2B5EF4-FFF2-40B4-BE49-F238E27FC236}">
                  <a16:creationId xmlns:a16="http://schemas.microsoft.com/office/drawing/2014/main" id="{455BED43-8E20-4450-B21D-19F020AA8CFF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22"/>
              </a:graphicData>
            </a:graphic>
          </wp:inline>
        </w:drawing>
      </w:r>
    </w:p>
    <w:p w14:paraId="5C4BD7E4" w14:textId="39335879" w:rsidR="002935A3" w:rsidRDefault="002935A3" w:rsidP="002528C3">
      <w:pPr>
        <w:jc w:val="both"/>
        <w:rPr>
          <w:rFonts w:ascii="Arial" w:hAnsi="Arial" w:cs="Arial"/>
        </w:rPr>
      </w:pPr>
      <w:r>
        <w:rPr>
          <w:noProof/>
        </w:rPr>
        <w:lastRenderedPageBreak/>
        <w:drawing>
          <wp:inline distT="0" distB="0" distL="0" distR="0" wp14:anchorId="214156FB" wp14:editId="609B170A">
            <wp:extent cx="5400040" cy="2480310"/>
            <wp:effectExtent l="0" t="0" r="10160" b="15240"/>
            <wp:docPr id="16" name="Gráfico 16">
              <a:extLst xmlns:a="http://schemas.openxmlformats.org/drawingml/2006/main">
                <a:ext uri="{FF2B5EF4-FFF2-40B4-BE49-F238E27FC236}">
                  <a16:creationId xmlns:a16="http://schemas.microsoft.com/office/drawing/2014/main" id="{0C45F7CA-2D26-4402-A8BA-22C45BCB8686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23"/>
              </a:graphicData>
            </a:graphic>
          </wp:inline>
        </w:drawing>
      </w:r>
    </w:p>
    <w:p w14:paraId="582D25D9" w14:textId="5B9A20DB" w:rsidR="002935A3" w:rsidRPr="007754FC" w:rsidRDefault="002935A3" w:rsidP="002528C3">
      <w:pPr>
        <w:jc w:val="both"/>
        <w:rPr>
          <w:rFonts w:ascii="Arial" w:hAnsi="Arial" w:cs="Arial"/>
        </w:rPr>
      </w:pPr>
      <w:r>
        <w:rPr>
          <w:noProof/>
        </w:rPr>
        <w:drawing>
          <wp:inline distT="0" distB="0" distL="0" distR="0" wp14:anchorId="1C464E16" wp14:editId="21CCD818">
            <wp:extent cx="5400040" cy="1694815"/>
            <wp:effectExtent l="0" t="0" r="10160" b="635"/>
            <wp:docPr id="17" name="Gráfico 17">
              <a:extLst xmlns:a="http://schemas.openxmlformats.org/drawingml/2006/main">
                <a:ext uri="{FF2B5EF4-FFF2-40B4-BE49-F238E27FC236}">
                  <a16:creationId xmlns:a16="http://schemas.microsoft.com/office/drawing/2014/main" id="{3E3BB619-2B43-4E05-8108-962045A46500}"/>
                </a:ext>
              </a:extLst>
            </wp:docPr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24"/>
              </a:graphicData>
            </a:graphic>
          </wp:inline>
        </w:drawing>
      </w:r>
    </w:p>
    <w:p w14:paraId="01724124" w14:textId="31D22421" w:rsidR="00DD04A6" w:rsidRPr="007754FC" w:rsidRDefault="00DD04A6" w:rsidP="002528C3">
      <w:pPr>
        <w:jc w:val="both"/>
        <w:rPr>
          <w:rFonts w:ascii="Arial" w:hAnsi="Arial" w:cs="Arial"/>
        </w:rPr>
      </w:pPr>
      <w:r w:rsidRPr="007754FC">
        <w:rPr>
          <w:rFonts w:ascii="Arial" w:hAnsi="Arial" w:cs="Arial"/>
        </w:rPr>
        <w:t>Todas as Strings de entrada foram geradas de forma aleatória, portanto, podem variar um pouco o tempo de processamento, pois dependendo da base escolhida e n</w:t>
      </w:r>
      <w:r w:rsidR="00D57501" w:rsidRPr="007754FC">
        <w:rPr>
          <w:rFonts w:ascii="Arial" w:hAnsi="Arial" w:cs="Arial"/>
        </w:rPr>
        <w:t>ú</w:t>
      </w:r>
      <w:r w:rsidRPr="007754FC">
        <w:rPr>
          <w:rFonts w:ascii="Arial" w:hAnsi="Arial" w:cs="Arial"/>
        </w:rPr>
        <w:t>mero gerado, é necessário menos acessos recursivos, como exemplo, números com mais zeros, são processados recursivamente mais rápido que números com nenhum zero.</w:t>
      </w:r>
    </w:p>
    <w:p w14:paraId="65C0DC27" w14:textId="65561BDC" w:rsidR="00D57501" w:rsidRPr="007754FC" w:rsidRDefault="004C4240" w:rsidP="002528C3">
      <w:pPr>
        <w:jc w:val="both"/>
        <w:rPr>
          <w:rFonts w:ascii="Arial" w:hAnsi="Arial" w:cs="Arial"/>
          <w:b/>
          <w:bCs/>
        </w:rPr>
      </w:pPr>
      <w:r w:rsidRPr="007754FC">
        <w:rPr>
          <w:rFonts w:ascii="Arial" w:hAnsi="Arial" w:cs="Arial"/>
          <w:b/>
          <w:bCs/>
        </w:rPr>
        <w:t>CONCLUSÕES</w:t>
      </w:r>
    </w:p>
    <w:p w14:paraId="2227D4D7" w14:textId="30482205" w:rsidR="00C418DB" w:rsidRPr="007754FC" w:rsidRDefault="00D57501" w:rsidP="002528C3">
      <w:pPr>
        <w:jc w:val="both"/>
        <w:rPr>
          <w:rFonts w:ascii="Arial" w:hAnsi="Arial" w:cs="Arial"/>
        </w:rPr>
      </w:pPr>
      <w:r w:rsidRPr="007754FC">
        <w:rPr>
          <w:rFonts w:ascii="Arial" w:hAnsi="Arial" w:cs="Arial"/>
        </w:rPr>
        <w:t xml:space="preserve">Como é possível observar nos dados, para Strings numéricas de tamanhos baixo, aproximadamente n&lt;1024, é insignificante a diferença entre os métodos, sendo que fatores esternos podem influenciar e muito nos resultados. Mas a partir de n&gt;=1024, </w:t>
      </w:r>
      <w:r w:rsidR="00C418DB" w:rsidRPr="007754FC">
        <w:rPr>
          <w:rFonts w:ascii="Arial" w:hAnsi="Arial" w:cs="Arial"/>
        </w:rPr>
        <w:t>há uma separação evidente nos gráficos que mostra um crescimento exponencial acelerado para o método Padrão</w:t>
      </w:r>
      <w:r w:rsidR="007C403E">
        <w:rPr>
          <w:rFonts w:ascii="Arial" w:hAnsi="Arial" w:cs="Arial"/>
        </w:rPr>
        <w:t>. Além disso, é possível observar que em bases maiores (como base 100), a curvatura no gráfico dos acessos recursivos, acontece é menos acentuada ao tender ao infinito</w:t>
      </w:r>
      <w:r w:rsidR="006E1645">
        <w:rPr>
          <w:rFonts w:ascii="Arial" w:hAnsi="Arial" w:cs="Arial"/>
        </w:rPr>
        <w:t>.</w:t>
      </w:r>
      <w:bookmarkStart w:id="0" w:name="_GoBack"/>
      <w:bookmarkEnd w:id="0"/>
    </w:p>
    <w:p w14:paraId="4D4BE864" w14:textId="292612C3" w:rsidR="00D57501" w:rsidRPr="007754FC" w:rsidRDefault="00C418DB" w:rsidP="002528C3">
      <w:pPr>
        <w:jc w:val="both"/>
        <w:rPr>
          <w:rFonts w:ascii="Arial" w:hAnsi="Arial" w:cs="Arial"/>
        </w:rPr>
      </w:pPr>
      <w:r w:rsidRPr="007754FC">
        <w:rPr>
          <w:rFonts w:ascii="Arial" w:hAnsi="Arial" w:cs="Arial"/>
        </w:rPr>
        <w:t xml:space="preserve">Isto é facilmente explicado pelo livro do Cormen </w:t>
      </w:r>
      <w:r w:rsidRPr="007754FC">
        <w:rPr>
          <w:rFonts w:ascii="Arial" w:hAnsi="Arial" w:cs="Arial"/>
        </w:rPr>
        <w:fldChar w:fldCharType="begin" w:fldLock="1"/>
      </w:r>
      <w:r w:rsidR="00B51859" w:rsidRPr="007754FC">
        <w:rPr>
          <w:rFonts w:ascii="Arial" w:hAnsi="Arial" w:cs="Arial"/>
        </w:rPr>
        <w:instrText>ADDIN CSL_CITATION {"citationItems":[{"id":"ITEM-1","itemData":{"ISBN":"8535236996","abstract":"Título original : Introduction to algorithms, 3th edition.","author":[{"dropping-particle":"","family":"Cormen","given":"Thomas H.","non-dropping-particle":"","parse-names":false,"suffix":""}],"id":"ITEM-1","issued":{"date-parts":[["2012"]]},"publisher":"Campus","title":"Algoritmos : teoria e prática","type":"book"},"uris":["http://www.mendeley.com/documents/?uuid=3341abfb-d33e-3bde-b263-67073423e4c3"]}],"mendeley":{"formattedCitation":"(Cormen, 2012)","plainTextFormattedCitation":"(Cormen, 2012)","previouslyFormattedCitation":"(Cormen, 2012)"},"properties":{"noteIndex":0},"schema":"https://github.com/citation-style-language/schema/raw/master/csl-citation.json"}</w:instrText>
      </w:r>
      <w:r w:rsidRPr="007754FC">
        <w:rPr>
          <w:rFonts w:ascii="Arial" w:hAnsi="Arial" w:cs="Arial"/>
        </w:rPr>
        <w:fldChar w:fldCharType="separate"/>
      </w:r>
      <w:r w:rsidRPr="007754FC">
        <w:rPr>
          <w:rFonts w:ascii="Arial" w:hAnsi="Arial" w:cs="Arial"/>
          <w:noProof/>
        </w:rPr>
        <w:t>(Cormen, 2012)</w:t>
      </w:r>
      <w:r w:rsidRPr="007754FC">
        <w:rPr>
          <w:rFonts w:ascii="Arial" w:hAnsi="Arial" w:cs="Arial"/>
        </w:rPr>
        <w:fldChar w:fldCharType="end"/>
      </w:r>
      <w:r w:rsidRPr="007754FC">
        <w:rPr>
          <w:rFonts w:ascii="Arial" w:hAnsi="Arial" w:cs="Arial"/>
        </w:rPr>
        <w:t>, no qual aborda os conceitos teóricos sobre o custo dos algoritmos de recorrência. E no caso do Karatsuba que possui 3 chamadas recursivas, é mais eficiente que o Padrão que possui 4 chamadas recursivas, neste caso, com um ponto inicial provável em 1024, tendendo ao infinito.</w:t>
      </w:r>
    </w:p>
    <w:p w14:paraId="159EAD60" w14:textId="4F6506A0" w:rsidR="00C418DB" w:rsidRPr="007754FC" w:rsidRDefault="00C418DB" w:rsidP="002528C3">
      <w:pPr>
        <w:jc w:val="both"/>
        <w:rPr>
          <w:rFonts w:ascii="Arial" w:hAnsi="Arial" w:cs="Arial"/>
        </w:rPr>
      </w:pPr>
      <w:r w:rsidRPr="007754FC">
        <w:rPr>
          <w:rFonts w:ascii="Arial" w:hAnsi="Arial" w:cs="Arial"/>
        </w:rPr>
        <w:t>Como trabalhos futuros recomendo comparar Karatsuba a ouros métodos interativos que possivelmente podem apresentar melhor custo em números baixos.</w:t>
      </w:r>
    </w:p>
    <w:p w14:paraId="71BC0209" w14:textId="1F7FF018" w:rsidR="00062685" w:rsidRPr="007754FC" w:rsidRDefault="00062685" w:rsidP="002528C3">
      <w:pPr>
        <w:jc w:val="both"/>
        <w:rPr>
          <w:rFonts w:ascii="Arial" w:hAnsi="Arial" w:cs="Arial"/>
          <w:b/>
          <w:bCs/>
        </w:rPr>
      </w:pPr>
      <w:r w:rsidRPr="007754FC">
        <w:rPr>
          <w:rFonts w:ascii="Arial" w:hAnsi="Arial" w:cs="Arial"/>
          <w:b/>
          <w:bCs/>
        </w:rPr>
        <w:t>REFER</w:t>
      </w:r>
      <w:r w:rsidR="007754FC" w:rsidRPr="007754FC">
        <w:rPr>
          <w:rFonts w:ascii="Arial" w:hAnsi="Arial" w:cs="Arial"/>
          <w:b/>
          <w:bCs/>
        </w:rPr>
        <w:t>Ê</w:t>
      </w:r>
      <w:r w:rsidRPr="007754FC">
        <w:rPr>
          <w:rFonts w:ascii="Arial" w:hAnsi="Arial" w:cs="Arial"/>
          <w:b/>
          <w:bCs/>
        </w:rPr>
        <w:t>NCIAS</w:t>
      </w:r>
    </w:p>
    <w:p w14:paraId="7A2FC9F7" w14:textId="70A6EE50" w:rsidR="00B51859" w:rsidRPr="007754FC" w:rsidRDefault="00B51859" w:rsidP="00B51859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Arial" w:hAnsi="Arial" w:cs="Arial"/>
          <w:noProof/>
          <w:szCs w:val="24"/>
        </w:rPr>
      </w:pPr>
      <w:r w:rsidRPr="007754FC">
        <w:rPr>
          <w:rFonts w:ascii="Arial" w:hAnsi="Arial" w:cs="Arial"/>
        </w:rPr>
        <w:fldChar w:fldCharType="begin" w:fldLock="1"/>
      </w:r>
      <w:r w:rsidRPr="007754FC">
        <w:rPr>
          <w:rFonts w:ascii="Arial" w:hAnsi="Arial" w:cs="Arial"/>
        </w:rPr>
        <w:instrText xml:space="preserve">ADDIN Mendeley Bibliography CSL_BIBLIOGRAPHY </w:instrText>
      </w:r>
      <w:r w:rsidRPr="007754FC">
        <w:rPr>
          <w:rFonts w:ascii="Arial" w:hAnsi="Arial" w:cs="Arial"/>
        </w:rPr>
        <w:fldChar w:fldCharType="separate"/>
      </w:r>
      <w:r w:rsidRPr="007754FC">
        <w:rPr>
          <w:rFonts w:ascii="Arial" w:hAnsi="Arial" w:cs="Arial"/>
          <w:noProof/>
          <w:szCs w:val="24"/>
        </w:rPr>
        <w:t xml:space="preserve">Cormen, T. H. (2012). </w:t>
      </w:r>
      <w:r w:rsidRPr="007754FC">
        <w:rPr>
          <w:rFonts w:ascii="Arial" w:hAnsi="Arial" w:cs="Arial"/>
          <w:i/>
          <w:iCs/>
          <w:noProof/>
          <w:szCs w:val="24"/>
        </w:rPr>
        <w:t>Algoritmos : teoria e prática</w:t>
      </w:r>
      <w:r w:rsidRPr="007754FC">
        <w:rPr>
          <w:rFonts w:ascii="Arial" w:hAnsi="Arial" w:cs="Arial"/>
          <w:noProof/>
          <w:szCs w:val="24"/>
        </w:rPr>
        <w:t>. Campus. Retrieved from https://books.google.com.br/books?id=6iA4LgEACAAJ&amp;dq=cormen+algoritmos+te</w:t>
      </w:r>
      <w:r w:rsidRPr="007754FC">
        <w:rPr>
          <w:rFonts w:ascii="Arial" w:hAnsi="Arial" w:cs="Arial"/>
          <w:noProof/>
          <w:szCs w:val="24"/>
        </w:rPr>
        <w:lastRenderedPageBreak/>
        <w:t>oria+pratica&amp;hl=pt-BR&amp;sa=X&amp;ved=0ahUKEwjHspTOutPkAhW3H7kGHfacDlMQ6AEIKTAA</w:t>
      </w:r>
    </w:p>
    <w:p w14:paraId="1663F514" w14:textId="77777777" w:rsidR="00B51859" w:rsidRPr="007754FC" w:rsidRDefault="00B51859" w:rsidP="00B51859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Arial" w:hAnsi="Arial" w:cs="Arial"/>
          <w:noProof/>
          <w:szCs w:val="24"/>
        </w:rPr>
      </w:pPr>
      <w:r w:rsidRPr="007754FC">
        <w:rPr>
          <w:rFonts w:ascii="Arial" w:hAnsi="Arial" w:cs="Arial"/>
          <w:noProof/>
          <w:szCs w:val="24"/>
        </w:rPr>
        <w:t>Farias, F. Mi. de. (2019). Karatsuba String C++. Retrieved September 15, 2019, from https://github.com/fmflavio/Karatsuba</w:t>
      </w:r>
    </w:p>
    <w:p w14:paraId="13BDCCEC" w14:textId="77777777" w:rsidR="00B51859" w:rsidRPr="007754FC" w:rsidRDefault="00B51859" w:rsidP="00B51859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Arial" w:hAnsi="Arial" w:cs="Arial"/>
          <w:noProof/>
        </w:rPr>
      </w:pPr>
      <w:r w:rsidRPr="007754FC">
        <w:rPr>
          <w:rFonts w:ascii="Arial" w:hAnsi="Arial" w:cs="Arial"/>
          <w:noProof/>
          <w:szCs w:val="24"/>
        </w:rPr>
        <w:t xml:space="preserve">Karatsuba, A. A. (1995). The complexity of computations. </w:t>
      </w:r>
      <w:r w:rsidRPr="007754FC">
        <w:rPr>
          <w:rFonts w:ascii="Arial" w:hAnsi="Arial" w:cs="Arial"/>
          <w:i/>
          <w:iCs/>
          <w:noProof/>
          <w:szCs w:val="24"/>
        </w:rPr>
        <w:t>Proceedings of the Steklov Institute of Mathematics-Interperiodica Translation</w:t>
      </w:r>
      <w:r w:rsidRPr="007754FC">
        <w:rPr>
          <w:rFonts w:ascii="Arial" w:hAnsi="Arial" w:cs="Arial"/>
          <w:noProof/>
          <w:szCs w:val="24"/>
        </w:rPr>
        <w:t xml:space="preserve">, </w:t>
      </w:r>
      <w:r w:rsidRPr="007754FC">
        <w:rPr>
          <w:rFonts w:ascii="Arial" w:hAnsi="Arial" w:cs="Arial"/>
          <w:i/>
          <w:iCs/>
          <w:noProof/>
          <w:szCs w:val="24"/>
        </w:rPr>
        <w:t>211</w:t>
      </w:r>
      <w:r w:rsidRPr="007754FC">
        <w:rPr>
          <w:rFonts w:ascii="Arial" w:hAnsi="Arial" w:cs="Arial"/>
          <w:noProof/>
          <w:szCs w:val="24"/>
        </w:rPr>
        <w:t>, 169–183.</w:t>
      </w:r>
    </w:p>
    <w:p w14:paraId="5D699F29" w14:textId="5B8282B0" w:rsidR="008D105B" w:rsidRPr="007754FC" w:rsidRDefault="00B51859" w:rsidP="002528C3">
      <w:pPr>
        <w:jc w:val="both"/>
        <w:rPr>
          <w:rFonts w:ascii="Arial" w:hAnsi="Arial" w:cs="Arial"/>
        </w:rPr>
      </w:pPr>
      <w:r w:rsidRPr="007754FC">
        <w:rPr>
          <w:rFonts w:ascii="Arial" w:hAnsi="Arial" w:cs="Arial"/>
        </w:rPr>
        <w:fldChar w:fldCharType="end"/>
      </w:r>
    </w:p>
    <w:sectPr w:rsidR="008D105B" w:rsidRPr="007754FC">
      <w:pgSz w:w="11906" w:h="16838"/>
      <w:pgMar w:top="1417" w:right="1701" w:bottom="1417" w:left="1701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7B87FF81" w14:textId="77777777" w:rsidR="009E7F8C" w:rsidRDefault="009E7F8C" w:rsidP="00484789">
      <w:pPr>
        <w:spacing w:after="0" w:line="240" w:lineRule="auto"/>
      </w:pPr>
      <w:r>
        <w:separator/>
      </w:r>
    </w:p>
  </w:endnote>
  <w:endnote w:type="continuationSeparator" w:id="0">
    <w:p w14:paraId="688A9517" w14:textId="77777777" w:rsidR="009E7F8C" w:rsidRDefault="009E7F8C" w:rsidP="00484789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729E625D" w14:textId="77777777" w:rsidR="009E7F8C" w:rsidRDefault="009E7F8C" w:rsidP="00484789">
      <w:pPr>
        <w:spacing w:after="0" w:line="240" w:lineRule="auto"/>
      </w:pPr>
      <w:r>
        <w:separator/>
      </w:r>
    </w:p>
  </w:footnote>
  <w:footnote w:type="continuationSeparator" w:id="0">
    <w:p w14:paraId="7A9E2985" w14:textId="77777777" w:rsidR="009E7F8C" w:rsidRDefault="009E7F8C" w:rsidP="00484789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25B42B50"/>
    <w:multiLevelType w:val="hybridMultilevel"/>
    <w:tmpl w:val="D4102036"/>
    <w:lvl w:ilvl="0" w:tplc="04160001">
      <w:start w:val="1"/>
      <w:numFmt w:val="bullet"/>
      <w:lvlText w:val=""/>
      <w:lvlJc w:val="left"/>
      <w:pPr>
        <w:ind w:left="1428" w:hanging="360"/>
      </w:pPr>
      <w:rPr>
        <w:rFonts w:ascii="Symbol" w:hAnsi="Symbol" w:hint="default"/>
      </w:rPr>
    </w:lvl>
    <w:lvl w:ilvl="1" w:tplc="04160003" w:tentative="1">
      <w:start w:val="1"/>
      <w:numFmt w:val="bullet"/>
      <w:lvlText w:val="o"/>
      <w:lvlJc w:val="left"/>
      <w:pPr>
        <w:ind w:left="2148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868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3588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4308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5028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748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6468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7188" w:hanging="360"/>
      </w:pPr>
      <w:rPr>
        <w:rFonts w:ascii="Wingdings" w:hAnsi="Wingdings" w:hint="default"/>
      </w:rPr>
    </w:lvl>
  </w:abstractNum>
  <w:abstractNum w:abstractNumId="1" w15:restartNumberingAfterBreak="0">
    <w:nsid w:val="380B3894"/>
    <w:multiLevelType w:val="hybridMultilevel"/>
    <w:tmpl w:val="9762F65E"/>
    <w:lvl w:ilvl="0" w:tplc="04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8"/>
  <w:doNotDisplayPageBoundaries/>
  <w:defaultTabStop w:val="708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yNDYwMbY0NrO0MDY2MrdU0lEKTi0uzszPAykwrgUAOeiGMywAAAA="/>
  </w:docVars>
  <w:rsids>
    <w:rsidRoot w:val="00D600CF"/>
    <w:rsid w:val="00062685"/>
    <w:rsid w:val="002528C3"/>
    <w:rsid w:val="0027301A"/>
    <w:rsid w:val="002935A3"/>
    <w:rsid w:val="004356F8"/>
    <w:rsid w:val="00484789"/>
    <w:rsid w:val="00496173"/>
    <w:rsid w:val="004C4240"/>
    <w:rsid w:val="00545B1B"/>
    <w:rsid w:val="005C4927"/>
    <w:rsid w:val="005D0CC5"/>
    <w:rsid w:val="00604B9E"/>
    <w:rsid w:val="006E1645"/>
    <w:rsid w:val="0071183C"/>
    <w:rsid w:val="007754FC"/>
    <w:rsid w:val="00793BBC"/>
    <w:rsid w:val="007C403E"/>
    <w:rsid w:val="008B2E0A"/>
    <w:rsid w:val="008D105B"/>
    <w:rsid w:val="0095323A"/>
    <w:rsid w:val="009E7F8C"/>
    <w:rsid w:val="00B51859"/>
    <w:rsid w:val="00C418DB"/>
    <w:rsid w:val="00D57501"/>
    <w:rsid w:val="00D600CF"/>
    <w:rsid w:val="00D96020"/>
    <w:rsid w:val="00DD04A6"/>
    <w:rsid w:val="00E57458"/>
    <w:rsid w:val="00E7619F"/>
    <w:rsid w:val="00F47E7B"/>
    <w:rsid w:val="00FF1B2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663A5E42"/>
  <w15:chartTrackingRefBased/>
  <w15:docId w15:val="{C79EFF1D-F019-45AF-B780-61AA95F6448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pt-B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  <w:qFormat/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paragraph" w:styleId="Cabealho">
    <w:name w:val="header"/>
    <w:basedOn w:val="Normal"/>
    <w:link w:val="CabealhoChar"/>
    <w:uiPriority w:val="99"/>
    <w:unhideWhenUsed/>
    <w:rsid w:val="00484789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CabealhoChar">
    <w:name w:val="Cabeçalho Char"/>
    <w:basedOn w:val="Fontepargpadro"/>
    <w:link w:val="Cabealho"/>
    <w:uiPriority w:val="99"/>
    <w:rsid w:val="00484789"/>
  </w:style>
  <w:style w:type="paragraph" w:styleId="Rodap">
    <w:name w:val="footer"/>
    <w:basedOn w:val="Normal"/>
    <w:link w:val="RodapChar"/>
    <w:uiPriority w:val="99"/>
    <w:unhideWhenUsed/>
    <w:rsid w:val="00484789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RodapChar">
    <w:name w:val="Rodapé Char"/>
    <w:basedOn w:val="Fontepargpadro"/>
    <w:link w:val="Rodap"/>
    <w:uiPriority w:val="99"/>
    <w:rsid w:val="00484789"/>
  </w:style>
  <w:style w:type="paragraph" w:styleId="PargrafodaLista">
    <w:name w:val="List Paragraph"/>
    <w:basedOn w:val="Normal"/>
    <w:uiPriority w:val="34"/>
    <w:qFormat/>
    <w:rsid w:val="005D0CC5"/>
    <w:pPr>
      <w:ind w:left="720"/>
      <w:contextualSpacing/>
    </w:pPr>
  </w:style>
  <w:style w:type="table" w:styleId="TabelaSimples1">
    <w:name w:val="Plain Table 1"/>
    <w:basedOn w:val="Tabelanormal"/>
    <w:uiPriority w:val="41"/>
    <w:rsid w:val="00604B9E"/>
    <w:pPr>
      <w:spacing w:after="0" w:line="240" w:lineRule="auto"/>
    </w:pPr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10136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6346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4373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38119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2095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67753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53904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chart" Target="charts/chart3.xml"/><Relationship Id="rId18" Type="http://schemas.openxmlformats.org/officeDocument/2006/relationships/chart" Target="charts/chart8.xml"/><Relationship Id="rId26" Type="http://schemas.openxmlformats.org/officeDocument/2006/relationships/theme" Target="theme/theme1.xml"/><Relationship Id="rId3" Type="http://schemas.openxmlformats.org/officeDocument/2006/relationships/styles" Target="styles.xml"/><Relationship Id="rId21" Type="http://schemas.openxmlformats.org/officeDocument/2006/relationships/chart" Target="charts/chart11.xml"/><Relationship Id="rId7" Type="http://schemas.openxmlformats.org/officeDocument/2006/relationships/endnotes" Target="endnotes.xml"/><Relationship Id="rId12" Type="http://schemas.openxmlformats.org/officeDocument/2006/relationships/chart" Target="charts/chart2.xml"/><Relationship Id="rId17" Type="http://schemas.openxmlformats.org/officeDocument/2006/relationships/chart" Target="charts/chart7.xml"/><Relationship Id="rId25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chart" Target="charts/chart6.xml"/><Relationship Id="rId20" Type="http://schemas.openxmlformats.org/officeDocument/2006/relationships/chart" Target="charts/chart10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chart" Target="charts/chart1.xml"/><Relationship Id="rId24" Type="http://schemas.openxmlformats.org/officeDocument/2006/relationships/chart" Target="charts/chart14.xml"/><Relationship Id="rId5" Type="http://schemas.openxmlformats.org/officeDocument/2006/relationships/webSettings" Target="webSettings.xml"/><Relationship Id="rId15" Type="http://schemas.openxmlformats.org/officeDocument/2006/relationships/chart" Target="charts/chart5.xml"/><Relationship Id="rId23" Type="http://schemas.openxmlformats.org/officeDocument/2006/relationships/chart" Target="charts/chart13.xml"/><Relationship Id="rId10" Type="http://schemas.openxmlformats.org/officeDocument/2006/relationships/image" Target="media/image3.jpeg"/><Relationship Id="rId19" Type="http://schemas.openxmlformats.org/officeDocument/2006/relationships/chart" Target="charts/chart9.xml"/><Relationship Id="rId4" Type="http://schemas.openxmlformats.org/officeDocument/2006/relationships/settings" Target="settings.xml"/><Relationship Id="rId9" Type="http://schemas.openxmlformats.org/officeDocument/2006/relationships/image" Target="media/image2.jpeg"/><Relationship Id="rId14" Type="http://schemas.openxmlformats.org/officeDocument/2006/relationships/chart" Target="charts/chart4.xml"/><Relationship Id="rId22" Type="http://schemas.openxmlformats.org/officeDocument/2006/relationships/chart" Target="charts/chart12.xml"/></Relationships>
</file>

<file path=word/charts/_rels/chart1.xml.rels><?xml version="1.0" encoding="UTF-8" standalone="yes"?>
<Relationships xmlns="http://schemas.openxmlformats.org/package/2006/relationships"><Relationship Id="rId3" Type="http://schemas.openxmlformats.org/officeDocument/2006/relationships/oleObject" Target="file:///D:\Dropbox\Pos%20Gradua&#231;&#245;es\Doutorado%20em%20Computa&#231;&#227;o%20-%20UFF\Disiplinas\ASA%20-%20Luis%20Kowada\GitHub\Karatsuba\Tabula&#231;&#227;o%20dos%20Dados.xlsx" TargetMode="External"/><Relationship Id="rId2" Type="http://schemas.microsoft.com/office/2011/relationships/chartColorStyle" Target="colors1.xml"/><Relationship Id="rId1" Type="http://schemas.microsoft.com/office/2011/relationships/chartStyle" Target="style1.xml"/></Relationships>
</file>

<file path=word/charts/_rels/chart10.xml.rels><?xml version="1.0" encoding="UTF-8" standalone="yes"?>
<Relationships xmlns="http://schemas.openxmlformats.org/package/2006/relationships"><Relationship Id="rId3" Type="http://schemas.openxmlformats.org/officeDocument/2006/relationships/oleObject" Target="file:///D:\Dropbox\Pos%20Gradua&#231;&#245;es\Doutorado%20em%20Computa&#231;&#227;o%20-%20UFF\Disiplinas\ASA%20-%20Luis%20Kowada\GitHub\Karatsuba\Tabula&#231;&#227;o%20dos%20Dados.xlsx" TargetMode="External"/><Relationship Id="rId2" Type="http://schemas.microsoft.com/office/2011/relationships/chartColorStyle" Target="colors10.xml"/><Relationship Id="rId1" Type="http://schemas.microsoft.com/office/2011/relationships/chartStyle" Target="style10.xml"/></Relationships>
</file>

<file path=word/charts/_rels/chart11.xml.rels><?xml version="1.0" encoding="UTF-8" standalone="yes"?>
<Relationships xmlns="http://schemas.openxmlformats.org/package/2006/relationships"><Relationship Id="rId3" Type="http://schemas.openxmlformats.org/officeDocument/2006/relationships/oleObject" Target="file:///D:\Dropbox\Pos%20Gradua&#231;&#245;es\Doutorado%20em%20Computa&#231;&#227;o%20-%20UFF\Disiplinas\ASA%20-%20Luis%20Kowada\GitHub\Karatsuba\Tabula&#231;&#227;o%20dos%20Dados.xlsx" TargetMode="External"/><Relationship Id="rId2" Type="http://schemas.microsoft.com/office/2011/relationships/chartColorStyle" Target="colors11.xml"/><Relationship Id="rId1" Type="http://schemas.microsoft.com/office/2011/relationships/chartStyle" Target="style11.xml"/></Relationships>
</file>

<file path=word/charts/_rels/chart12.xml.rels><?xml version="1.0" encoding="UTF-8" standalone="yes"?>
<Relationships xmlns="http://schemas.openxmlformats.org/package/2006/relationships"><Relationship Id="rId3" Type="http://schemas.openxmlformats.org/officeDocument/2006/relationships/oleObject" Target="file:///D:\Dropbox\Pos%20Gradua&#231;&#245;es\Doutorado%20em%20Computa&#231;&#227;o%20-%20UFF\Disiplinas\ASA%20-%20Luis%20Kowada\GitHub\Karatsuba\Tabula&#231;&#227;o%20dos%20Dados.xlsx" TargetMode="External"/><Relationship Id="rId2" Type="http://schemas.microsoft.com/office/2011/relationships/chartColorStyle" Target="colors12.xml"/><Relationship Id="rId1" Type="http://schemas.microsoft.com/office/2011/relationships/chartStyle" Target="style12.xml"/></Relationships>
</file>

<file path=word/charts/_rels/chart13.xml.rels><?xml version="1.0" encoding="UTF-8" standalone="yes"?>
<Relationships xmlns="http://schemas.openxmlformats.org/package/2006/relationships"><Relationship Id="rId3" Type="http://schemas.openxmlformats.org/officeDocument/2006/relationships/oleObject" Target="file:///D:\Dropbox\Pos%20Gradua&#231;&#245;es\Doutorado%20em%20Computa&#231;&#227;o%20-%20UFF\Disiplinas\ASA%20-%20Luis%20Kowada\GitHub\Karatsuba\Tabula&#231;&#227;o%20dos%20Dados.xlsx" TargetMode="External"/><Relationship Id="rId2" Type="http://schemas.microsoft.com/office/2011/relationships/chartColorStyle" Target="colors13.xml"/><Relationship Id="rId1" Type="http://schemas.microsoft.com/office/2011/relationships/chartStyle" Target="style13.xml"/></Relationships>
</file>

<file path=word/charts/_rels/chart14.xml.rels><?xml version="1.0" encoding="UTF-8" standalone="yes"?>
<Relationships xmlns="http://schemas.openxmlformats.org/package/2006/relationships"><Relationship Id="rId3" Type="http://schemas.openxmlformats.org/officeDocument/2006/relationships/oleObject" Target="file:///D:\Dropbox\Pos%20Gradua&#231;&#245;es\Doutorado%20em%20Computa&#231;&#227;o%20-%20UFF\Disiplinas\ASA%20-%20Luis%20Kowada\GitHub\Karatsuba\Tabula&#231;&#227;o%20dos%20Dados.xlsx" TargetMode="External"/><Relationship Id="rId2" Type="http://schemas.microsoft.com/office/2011/relationships/chartColorStyle" Target="colors14.xml"/><Relationship Id="rId1" Type="http://schemas.microsoft.com/office/2011/relationships/chartStyle" Target="style14.xml"/></Relationships>
</file>

<file path=word/charts/_rels/chart2.xml.rels><?xml version="1.0" encoding="UTF-8" standalone="yes"?>
<Relationships xmlns="http://schemas.openxmlformats.org/package/2006/relationships"><Relationship Id="rId3" Type="http://schemas.openxmlformats.org/officeDocument/2006/relationships/oleObject" Target="file:///D:\Dropbox\Pos%20Gradua&#231;&#245;es\Doutorado%20em%20Computa&#231;&#227;o%20-%20UFF\Disiplinas\ASA%20-%20Luis%20Kowada\GitHub\Karatsuba\Tabula&#231;&#227;o%20dos%20Dados.xlsx" TargetMode="External"/><Relationship Id="rId2" Type="http://schemas.microsoft.com/office/2011/relationships/chartColorStyle" Target="colors2.xml"/><Relationship Id="rId1" Type="http://schemas.microsoft.com/office/2011/relationships/chartStyle" Target="style2.xml"/></Relationships>
</file>

<file path=word/charts/_rels/chart3.xml.rels><?xml version="1.0" encoding="UTF-8" standalone="yes"?>
<Relationships xmlns="http://schemas.openxmlformats.org/package/2006/relationships"><Relationship Id="rId3" Type="http://schemas.openxmlformats.org/officeDocument/2006/relationships/oleObject" Target="file:///D:\Dropbox\Pos%20Gradua&#231;&#245;es\Doutorado%20em%20Computa&#231;&#227;o%20-%20UFF\Disiplinas\ASA%20-%20Luis%20Kowada\GitHub\Karatsuba\Tabula&#231;&#227;o%20dos%20Dados.xlsx" TargetMode="External"/><Relationship Id="rId2" Type="http://schemas.microsoft.com/office/2011/relationships/chartColorStyle" Target="colors3.xml"/><Relationship Id="rId1" Type="http://schemas.microsoft.com/office/2011/relationships/chartStyle" Target="style3.xml"/></Relationships>
</file>

<file path=word/charts/_rels/chart4.xml.rels><?xml version="1.0" encoding="UTF-8" standalone="yes"?>
<Relationships xmlns="http://schemas.openxmlformats.org/package/2006/relationships"><Relationship Id="rId3" Type="http://schemas.openxmlformats.org/officeDocument/2006/relationships/oleObject" Target="file:///D:\Dropbox\Pos%20Gradua&#231;&#245;es\Doutorado%20em%20Computa&#231;&#227;o%20-%20UFF\Disiplinas\ASA%20-%20Luis%20Kowada\GitHub\Karatsuba\Tabula&#231;&#227;o%20dos%20Dados.xlsx" TargetMode="External"/><Relationship Id="rId2" Type="http://schemas.microsoft.com/office/2011/relationships/chartColorStyle" Target="colors4.xml"/><Relationship Id="rId1" Type="http://schemas.microsoft.com/office/2011/relationships/chartStyle" Target="style4.xml"/></Relationships>
</file>

<file path=word/charts/_rels/chart5.xml.rels><?xml version="1.0" encoding="UTF-8" standalone="yes"?>
<Relationships xmlns="http://schemas.openxmlformats.org/package/2006/relationships"><Relationship Id="rId3" Type="http://schemas.openxmlformats.org/officeDocument/2006/relationships/oleObject" Target="file:///D:\Dropbox\Pos%20Gradua&#231;&#245;es\Doutorado%20em%20Computa&#231;&#227;o%20-%20UFF\Disiplinas\ASA%20-%20Luis%20Kowada\GitHub\Karatsuba\Tabula&#231;&#227;o%20dos%20Dados.xlsx" TargetMode="External"/><Relationship Id="rId2" Type="http://schemas.microsoft.com/office/2011/relationships/chartColorStyle" Target="colors5.xml"/><Relationship Id="rId1" Type="http://schemas.microsoft.com/office/2011/relationships/chartStyle" Target="style5.xml"/></Relationships>
</file>

<file path=word/charts/_rels/chart6.xml.rels><?xml version="1.0" encoding="UTF-8" standalone="yes"?>
<Relationships xmlns="http://schemas.openxmlformats.org/package/2006/relationships"><Relationship Id="rId3" Type="http://schemas.openxmlformats.org/officeDocument/2006/relationships/oleObject" Target="file:///D:\Dropbox\Pos%20Gradua&#231;&#245;es\Doutorado%20em%20Computa&#231;&#227;o%20-%20UFF\Disiplinas\ASA%20-%20Luis%20Kowada\GitHub\Karatsuba\Tabula&#231;&#227;o%20dos%20Dados.xlsx" TargetMode="External"/><Relationship Id="rId2" Type="http://schemas.microsoft.com/office/2011/relationships/chartColorStyle" Target="colors6.xml"/><Relationship Id="rId1" Type="http://schemas.microsoft.com/office/2011/relationships/chartStyle" Target="style6.xml"/></Relationships>
</file>

<file path=word/charts/_rels/chart7.xml.rels><?xml version="1.0" encoding="UTF-8" standalone="yes"?>
<Relationships xmlns="http://schemas.openxmlformats.org/package/2006/relationships"><Relationship Id="rId3" Type="http://schemas.openxmlformats.org/officeDocument/2006/relationships/oleObject" Target="file:///D:\Dropbox\Pos%20Gradua&#231;&#245;es\Doutorado%20em%20Computa&#231;&#227;o%20-%20UFF\Disiplinas\ASA%20-%20Luis%20Kowada\GitHub\Karatsuba\Tabula&#231;&#227;o%20dos%20Dados.xlsx" TargetMode="External"/><Relationship Id="rId2" Type="http://schemas.microsoft.com/office/2011/relationships/chartColorStyle" Target="colors7.xml"/><Relationship Id="rId1" Type="http://schemas.microsoft.com/office/2011/relationships/chartStyle" Target="style7.xml"/></Relationships>
</file>

<file path=word/charts/_rels/chart8.xml.rels><?xml version="1.0" encoding="UTF-8" standalone="yes"?>
<Relationships xmlns="http://schemas.openxmlformats.org/package/2006/relationships"><Relationship Id="rId3" Type="http://schemas.openxmlformats.org/officeDocument/2006/relationships/oleObject" Target="file:///D:\Dropbox\Pos%20Gradua&#231;&#245;es\Doutorado%20em%20Computa&#231;&#227;o%20-%20UFF\Disiplinas\ASA%20-%20Luis%20Kowada\GitHub\Karatsuba\Tabula&#231;&#227;o%20dos%20Dados.xlsx" TargetMode="External"/><Relationship Id="rId2" Type="http://schemas.microsoft.com/office/2011/relationships/chartColorStyle" Target="colors8.xml"/><Relationship Id="rId1" Type="http://schemas.microsoft.com/office/2011/relationships/chartStyle" Target="style8.xml"/></Relationships>
</file>

<file path=word/charts/_rels/chart9.xml.rels><?xml version="1.0" encoding="UTF-8" standalone="yes"?>
<Relationships xmlns="http://schemas.openxmlformats.org/package/2006/relationships"><Relationship Id="rId3" Type="http://schemas.openxmlformats.org/officeDocument/2006/relationships/oleObject" Target="file:///D:\Dropbox\Pos%20Gradua&#231;&#245;es\Doutorado%20em%20Computa&#231;&#227;o%20-%20UFF\Disiplinas\ASA%20-%20Luis%20Kowada\GitHub\Karatsuba\Tabula&#231;&#227;o%20dos%20Dados.xlsx" TargetMode="External"/><Relationship Id="rId2" Type="http://schemas.microsoft.com/office/2011/relationships/chartColorStyle" Target="colors9.xml"/><Relationship Id="rId1" Type="http://schemas.microsoft.com/office/2011/relationships/chartStyle" Target="style9.xml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pt-BR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tx>
        <c:rich>
          <a:bodyPr rot="0" spcFirstLastPara="1" vertOverflow="ellipsis" vert="horz" wrap="square" anchor="ctr" anchorCtr="1"/>
          <a:lstStyle/>
          <a:p>
            <a:pPr>
              <a:defRPr sz="1400" b="0" i="0" u="none" strike="noStrike" kern="1200" spc="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r>
              <a:rPr lang="pt-BR"/>
              <a:t>Base 1 - Tempo (segundos)</a:t>
            </a:r>
          </a:p>
        </c:rich>
      </c:tx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400" b="0" i="0" u="none" strike="noStrike" kern="1200" spc="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pt-BR"/>
        </a:p>
      </c:txPr>
    </c:title>
    <c:autoTitleDeleted val="0"/>
    <c:plotArea>
      <c:layout/>
      <c:lineChart>
        <c:grouping val="standard"/>
        <c:varyColors val="0"/>
        <c:ser>
          <c:idx val="0"/>
          <c:order val="0"/>
          <c:tx>
            <c:strRef>
              <c:f>Base1!$F$22</c:f>
              <c:strCache>
                <c:ptCount val="1"/>
                <c:pt idx="0">
                  <c:v>Karatsuba</c:v>
                </c:pt>
              </c:strCache>
            </c:strRef>
          </c:tx>
          <c:spPr>
            <a:ln w="28575" cap="rnd">
              <a:solidFill>
                <a:schemeClr val="accent1"/>
              </a:solidFill>
              <a:round/>
            </a:ln>
            <a:effectLst/>
          </c:spPr>
          <c:marker>
            <c:symbol val="none"/>
          </c:marker>
          <c:cat>
            <c:numRef>
              <c:f>Base1!$E$23:$E$37</c:f>
              <c:numCache>
                <c:formatCode>General</c:formatCode>
                <c:ptCount val="15"/>
                <c:pt idx="0">
                  <c:v>1</c:v>
                </c:pt>
                <c:pt idx="1">
                  <c:v>2</c:v>
                </c:pt>
                <c:pt idx="2">
                  <c:v>4</c:v>
                </c:pt>
                <c:pt idx="3">
                  <c:v>8</c:v>
                </c:pt>
                <c:pt idx="4">
                  <c:v>16</c:v>
                </c:pt>
                <c:pt idx="5">
                  <c:v>32</c:v>
                </c:pt>
                <c:pt idx="6">
                  <c:v>64</c:v>
                </c:pt>
                <c:pt idx="7">
                  <c:v>128</c:v>
                </c:pt>
                <c:pt idx="8">
                  <c:v>256</c:v>
                </c:pt>
                <c:pt idx="9">
                  <c:v>512</c:v>
                </c:pt>
                <c:pt idx="10">
                  <c:v>1024</c:v>
                </c:pt>
                <c:pt idx="11">
                  <c:v>2048</c:v>
                </c:pt>
                <c:pt idx="12">
                  <c:v>4096</c:v>
                </c:pt>
                <c:pt idx="13">
                  <c:v>8192</c:v>
                </c:pt>
                <c:pt idx="14">
                  <c:v>16384</c:v>
                </c:pt>
              </c:numCache>
            </c:numRef>
          </c:cat>
          <c:val>
            <c:numRef>
              <c:f>Base1!$F$23:$F$37</c:f>
              <c:numCache>
                <c:formatCode>General</c:formatCode>
                <c:ptCount val="15"/>
                <c:pt idx="0">
                  <c:v>0</c:v>
                </c:pt>
                <c:pt idx="1">
                  <c:v>0</c:v>
                </c:pt>
                <c:pt idx="2">
                  <c:v>0</c:v>
                </c:pt>
                <c:pt idx="3">
                  <c:v>0</c:v>
                </c:pt>
                <c:pt idx="4">
                  <c:v>0</c:v>
                </c:pt>
                <c:pt idx="5">
                  <c:v>0</c:v>
                </c:pt>
                <c:pt idx="6">
                  <c:v>0</c:v>
                </c:pt>
                <c:pt idx="7">
                  <c:v>0</c:v>
                </c:pt>
                <c:pt idx="8">
                  <c:v>0</c:v>
                </c:pt>
                <c:pt idx="9">
                  <c:v>0</c:v>
                </c:pt>
                <c:pt idx="10">
                  <c:v>0</c:v>
                </c:pt>
                <c:pt idx="11">
                  <c:v>0</c:v>
                </c:pt>
                <c:pt idx="12">
                  <c:v>0</c:v>
                </c:pt>
                <c:pt idx="13">
                  <c:v>0</c:v>
                </c:pt>
                <c:pt idx="14">
                  <c:v>0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0-903A-4C53-ACB5-B1B1EFE56C7D}"/>
            </c:ext>
          </c:extLst>
        </c:ser>
        <c:ser>
          <c:idx val="1"/>
          <c:order val="1"/>
          <c:tx>
            <c:strRef>
              <c:f>Base1!$G$22</c:f>
              <c:strCache>
                <c:ptCount val="1"/>
                <c:pt idx="0">
                  <c:v>Padrão</c:v>
                </c:pt>
              </c:strCache>
            </c:strRef>
          </c:tx>
          <c:spPr>
            <a:ln w="28575" cap="rnd">
              <a:solidFill>
                <a:schemeClr val="accent2"/>
              </a:solidFill>
              <a:round/>
            </a:ln>
            <a:effectLst/>
          </c:spPr>
          <c:marker>
            <c:symbol val="none"/>
          </c:marker>
          <c:cat>
            <c:numRef>
              <c:f>Base1!$E$23:$E$37</c:f>
              <c:numCache>
                <c:formatCode>General</c:formatCode>
                <c:ptCount val="15"/>
                <c:pt idx="0">
                  <c:v>1</c:v>
                </c:pt>
                <c:pt idx="1">
                  <c:v>2</c:v>
                </c:pt>
                <c:pt idx="2">
                  <c:v>4</c:v>
                </c:pt>
                <c:pt idx="3">
                  <c:v>8</c:v>
                </c:pt>
                <c:pt idx="4">
                  <c:v>16</c:v>
                </c:pt>
                <c:pt idx="5">
                  <c:v>32</c:v>
                </c:pt>
                <c:pt idx="6">
                  <c:v>64</c:v>
                </c:pt>
                <c:pt idx="7">
                  <c:v>128</c:v>
                </c:pt>
                <c:pt idx="8">
                  <c:v>256</c:v>
                </c:pt>
                <c:pt idx="9">
                  <c:v>512</c:v>
                </c:pt>
                <c:pt idx="10">
                  <c:v>1024</c:v>
                </c:pt>
                <c:pt idx="11">
                  <c:v>2048</c:v>
                </c:pt>
                <c:pt idx="12">
                  <c:v>4096</c:v>
                </c:pt>
                <c:pt idx="13">
                  <c:v>8192</c:v>
                </c:pt>
                <c:pt idx="14">
                  <c:v>16384</c:v>
                </c:pt>
              </c:numCache>
            </c:numRef>
          </c:cat>
          <c:val>
            <c:numRef>
              <c:f>Base1!$G$23:$G$37</c:f>
              <c:numCache>
                <c:formatCode>General</c:formatCode>
                <c:ptCount val="15"/>
                <c:pt idx="0">
                  <c:v>0</c:v>
                </c:pt>
                <c:pt idx="1">
                  <c:v>0</c:v>
                </c:pt>
                <c:pt idx="2">
                  <c:v>0</c:v>
                </c:pt>
                <c:pt idx="3">
                  <c:v>0</c:v>
                </c:pt>
                <c:pt idx="4">
                  <c:v>0</c:v>
                </c:pt>
                <c:pt idx="5">
                  <c:v>0</c:v>
                </c:pt>
                <c:pt idx="6">
                  <c:v>0</c:v>
                </c:pt>
                <c:pt idx="7">
                  <c:v>0</c:v>
                </c:pt>
                <c:pt idx="8">
                  <c:v>0</c:v>
                </c:pt>
                <c:pt idx="9">
                  <c:v>0</c:v>
                </c:pt>
                <c:pt idx="10">
                  <c:v>0</c:v>
                </c:pt>
                <c:pt idx="11">
                  <c:v>0</c:v>
                </c:pt>
                <c:pt idx="12">
                  <c:v>0</c:v>
                </c:pt>
                <c:pt idx="13">
                  <c:v>0</c:v>
                </c:pt>
                <c:pt idx="14">
                  <c:v>0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1-903A-4C53-ACB5-B1B1EFE56C7D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smooth val="0"/>
        <c:axId val="426021816"/>
        <c:axId val="426022800"/>
      </c:lineChart>
      <c:catAx>
        <c:axId val="426021816"/>
        <c:scaling>
          <c:orientation val="minMax"/>
        </c:scaling>
        <c:delete val="0"/>
        <c:axPos val="b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pt-BR"/>
          </a:p>
        </c:txPr>
        <c:crossAx val="426022800"/>
        <c:crosses val="autoZero"/>
        <c:auto val="1"/>
        <c:lblAlgn val="ctr"/>
        <c:lblOffset val="100"/>
        <c:noMultiLvlLbl val="0"/>
      </c:catAx>
      <c:valAx>
        <c:axId val="426022800"/>
        <c:scaling>
          <c:orientation val="minMax"/>
        </c:scaling>
        <c:delete val="0"/>
        <c:axPos val="l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pt-BR"/>
                  <a:t>Tempo (s)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sz="1000" b="0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+mn-lt"/>
                  <a:ea typeface="+mn-ea"/>
                  <a:cs typeface="+mn-cs"/>
                </a:defRPr>
              </a:pPr>
              <a:endParaRPr lang="pt-BR"/>
            </a:p>
          </c:txPr>
        </c:title>
        <c:numFmt formatCode="General" sourceLinked="1"/>
        <c:majorTickMark val="none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pt-BR"/>
          </a:p>
        </c:txPr>
        <c:crossAx val="426021816"/>
        <c:crosses val="autoZero"/>
        <c:crossBetween val="between"/>
      </c:valAx>
      <c:dTable>
        <c:showHorzBorder val="1"/>
        <c:showVertBorder val="1"/>
        <c:showOutline val="1"/>
        <c:showKeys val="1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0" spcFirstLastPara="1" vertOverflow="ellipsis" vert="horz" wrap="square" anchor="ctr" anchorCtr="1"/>
          <a:lstStyle/>
          <a:p>
            <a:pPr rtl="0"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pt-BR"/>
          </a:p>
        </c:txPr>
      </c:dTable>
      <c:spPr>
        <a:noFill/>
        <a:ln>
          <a:noFill/>
        </a:ln>
        <a:effectLst/>
      </c:spPr>
    </c:plotArea>
    <c:plotVisOnly val="1"/>
    <c:dispBlanksAs val="gap"/>
    <c:extLst>
      <c:ext xmlns:c16r3="http://schemas.microsoft.com/office/drawing/2017/03/chart" uri="{56B9EC1D-385E-4148-901F-78D8002777C0}">
        <c16r3:dataDisplayOptions16>
          <c16r3:dispNaAsBlank val="1"/>
        </c16r3:dataDisplayOptions16>
      </c:ext>
    </c:extLst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pt-BR"/>
    </a:p>
  </c:txPr>
  <c:externalData r:id="rId3">
    <c:autoUpdate val="0"/>
  </c:externalData>
</c:chartSpace>
</file>

<file path=word/charts/chart10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pt-BR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tx>
        <c:rich>
          <a:bodyPr rot="0" spcFirstLastPara="1" vertOverflow="ellipsis" vert="horz" wrap="square" anchor="ctr" anchorCtr="1"/>
          <a:lstStyle/>
          <a:p>
            <a:pPr>
              <a:defRPr sz="1400" b="0" i="0" u="none" strike="noStrike" kern="1200" spc="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r>
              <a:rPr lang="pt-BR"/>
              <a:t>Base 10 - Acessos Recursivos</a:t>
            </a:r>
          </a:p>
        </c:rich>
      </c:tx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400" b="0" i="0" u="none" strike="noStrike" kern="1200" spc="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pt-BR"/>
        </a:p>
      </c:txPr>
    </c:title>
    <c:autoTitleDeleted val="0"/>
    <c:plotArea>
      <c:layout/>
      <c:lineChart>
        <c:grouping val="standard"/>
        <c:varyColors val="0"/>
        <c:ser>
          <c:idx val="0"/>
          <c:order val="0"/>
          <c:tx>
            <c:strRef>
              <c:f>Base10!$B$22</c:f>
              <c:strCache>
                <c:ptCount val="1"/>
                <c:pt idx="0">
                  <c:v>Karatsuba</c:v>
                </c:pt>
              </c:strCache>
            </c:strRef>
          </c:tx>
          <c:spPr>
            <a:ln w="28575" cap="rnd">
              <a:solidFill>
                <a:schemeClr val="accent1"/>
              </a:solidFill>
              <a:round/>
            </a:ln>
            <a:effectLst/>
          </c:spPr>
          <c:marker>
            <c:symbol val="none"/>
          </c:marker>
          <c:val>
            <c:numRef>
              <c:f>Base10!$B$23:$B$37</c:f>
              <c:numCache>
                <c:formatCode>General</c:formatCode>
                <c:ptCount val="15"/>
                <c:pt idx="0">
                  <c:v>1</c:v>
                </c:pt>
                <c:pt idx="1">
                  <c:v>4</c:v>
                </c:pt>
                <c:pt idx="2">
                  <c:v>22</c:v>
                </c:pt>
                <c:pt idx="3">
                  <c:v>70</c:v>
                </c:pt>
                <c:pt idx="4">
                  <c:v>178</c:v>
                </c:pt>
                <c:pt idx="5">
                  <c:v>541</c:v>
                </c:pt>
                <c:pt idx="6">
                  <c:v>1690</c:v>
                </c:pt>
                <c:pt idx="7">
                  <c:v>5026</c:v>
                </c:pt>
                <c:pt idx="8">
                  <c:v>15286</c:v>
                </c:pt>
                <c:pt idx="9">
                  <c:v>45559</c:v>
                </c:pt>
                <c:pt idx="10">
                  <c:v>136924</c:v>
                </c:pt>
                <c:pt idx="11">
                  <c:v>410113</c:v>
                </c:pt>
                <c:pt idx="12">
                  <c:v>1230313</c:v>
                </c:pt>
                <c:pt idx="13">
                  <c:v>3691360</c:v>
                </c:pt>
                <c:pt idx="14">
                  <c:v>11076770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0-A440-42A2-9FF4-C84F5B97F815}"/>
            </c:ext>
          </c:extLst>
        </c:ser>
        <c:ser>
          <c:idx val="1"/>
          <c:order val="1"/>
          <c:tx>
            <c:strRef>
              <c:f>Base10!$C$22</c:f>
              <c:strCache>
                <c:ptCount val="1"/>
                <c:pt idx="0">
                  <c:v>Padrão</c:v>
                </c:pt>
              </c:strCache>
            </c:strRef>
          </c:tx>
          <c:spPr>
            <a:ln w="28575" cap="rnd">
              <a:solidFill>
                <a:schemeClr val="accent2"/>
              </a:solidFill>
              <a:round/>
            </a:ln>
            <a:effectLst/>
          </c:spPr>
          <c:marker>
            <c:symbol val="none"/>
          </c:marker>
          <c:val>
            <c:numRef>
              <c:f>Base10!$C$23:$C$37</c:f>
              <c:numCache>
                <c:formatCode>General</c:formatCode>
                <c:ptCount val="15"/>
                <c:pt idx="0">
                  <c:v>1</c:v>
                </c:pt>
                <c:pt idx="1">
                  <c:v>5</c:v>
                </c:pt>
                <c:pt idx="2">
                  <c:v>33</c:v>
                </c:pt>
                <c:pt idx="3">
                  <c:v>70</c:v>
                </c:pt>
                <c:pt idx="4">
                  <c:v>457</c:v>
                </c:pt>
                <c:pt idx="5">
                  <c:v>1985</c:v>
                </c:pt>
                <c:pt idx="6">
                  <c:v>8077</c:v>
                </c:pt>
                <c:pt idx="7">
                  <c:v>32633</c:v>
                </c:pt>
                <c:pt idx="8">
                  <c:v>131797</c:v>
                </c:pt>
                <c:pt idx="9">
                  <c:v>513269</c:v>
                </c:pt>
                <c:pt idx="10">
                  <c:v>2068069</c:v>
                </c:pt>
                <c:pt idx="11">
                  <c:v>8211149</c:v>
                </c:pt>
                <c:pt idx="12">
                  <c:v>3296613</c:v>
                </c:pt>
                <c:pt idx="13">
                  <c:v>131846025</c:v>
                </c:pt>
                <c:pt idx="14">
                  <c:v>527138981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1-A440-42A2-9FF4-C84F5B97F815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smooth val="0"/>
        <c:axId val="548283088"/>
        <c:axId val="548285056"/>
      </c:lineChart>
      <c:catAx>
        <c:axId val="548283088"/>
        <c:scaling>
          <c:orientation val="minMax"/>
        </c:scaling>
        <c:delete val="0"/>
        <c:axPos val="b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pt-BR"/>
          </a:p>
        </c:txPr>
        <c:crossAx val="548285056"/>
        <c:crosses val="autoZero"/>
        <c:auto val="1"/>
        <c:lblAlgn val="ctr"/>
        <c:lblOffset val="100"/>
        <c:noMultiLvlLbl val="0"/>
      </c:catAx>
      <c:valAx>
        <c:axId val="548285056"/>
        <c:scaling>
          <c:orientation val="minMax"/>
        </c:scaling>
        <c:delete val="0"/>
        <c:axPos val="l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pt-BR"/>
                  <a:t>Acessos</a:t>
                </a:r>
                <a:r>
                  <a:rPr lang="pt-BR" baseline="0"/>
                  <a:t> Recursivos</a:t>
                </a:r>
                <a:endParaRPr lang="pt-BR"/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sz="1000" b="0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+mn-lt"/>
                  <a:ea typeface="+mn-ea"/>
                  <a:cs typeface="+mn-cs"/>
                </a:defRPr>
              </a:pPr>
              <a:endParaRPr lang="pt-BR"/>
            </a:p>
          </c:txPr>
        </c:title>
        <c:numFmt formatCode="General" sourceLinked="1"/>
        <c:majorTickMark val="none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pt-BR"/>
          </a:p>
        </c:txPr>
        <c:crossAx val="548283088"/>
        <c:crosses val="autoZero"/>
        <c:crossBetween val="between"/>
      </c:valAx>
      <c:dTable>
        <c:showHorzBorder val="1"/>
        <c:showVertBorder val="1"/>
        <c:showOutline val="1"/>
        <c:showKeys val="1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0" spcFirstLastPara="1" vertOverflow="ellipsis" vert="horz" wrap="square" anchor="ctr" anchorCtr="1"/>
          <a:lstStyle/>
          <a:p>
            <a:pPr rtl="0"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pt-BR"/>
          </a:p>
        </c:txPr>
      </c:dTable>
      <c:spPr>
        <a:noFill/>
        <a:ln>
          <a:noFill/>
        </a:ln>
        <a:effectLst/>
      </c:spPr>
    </c:plotArea>
    <c:plotVisOnly val="1"/>
    <c:dispBlanksAs val="gap"/>
    <c:extLst>
      <c:ext xmlns:c16r3="http://schemas.microsoft.com/office/drawing/2017/03/chart" uri="{56B9EC1D-385E-4148-901F-78D8002777C0}">
        <c16r3:dataDisplayOptions16>
          <c16r3:dispNaAsBlank val="1"/>
        </c16r3:dataDisplayOptions16>
      </c:ext>
    </c:extLst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pt-BR"/>
    </a:p>
  </c:txPr>
  <c:externalData r:id="rId3">
    <c:autoUpdate val="0"/>
  </c:externalData>
</c:chartSpace>
</file>

<file path=word/charts/chart11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pt-BR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tx>
        <c:rich>
          <a:bodyPr rot="0" spcFirstLastPara="1" vertOverflow="ellipsis" vert="horz" wrap="square" anchor="ctr" anchorCtr="1"/>
          <a:lstStyle/>
          <a:p>
            <a:pPr>
              <a:defRPr sz="1400" b="0" i="0" u="none" strike="noStrike" kern="1200" spc="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r>
              <a:rPr lang="pt-BR"/>
              <a:t>Base 16 - Tempo (segundos)</a:t>
            </a:r>
          </a:p>
        </c:rich>
      </c:tx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400" b="0" i="0" u="none" strike="noStrike" kern="1200" spc="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pt-BR"/>
        </a:p>
      </c:txPr>
    </c:title>
    <c:autoTitleDeleted val="0"/>
    <c:plotArea>
      <c:layout/>
      <c:lineChart>
        <c:grouping val="standard"/>
        <c:varyColors val="0"/>
        <c:ser>
          <c:idx val="0"/>
          <c:order val="0"/>
          <c:tx>
            <c:strRef>
              <c:f>Base16!$F$22</c:f>
              <c:strCache>
                <c:ptCount val="1"/>
                <c:pt idx="0">
                  <c:v>Karatsuba</c:v>
                </c:pt>
              </c:strCache>
            </c:strRef>
          </c:tx>
          <c:spPr>
            <a:ln w="28575" cap="rnd">
              <a:solidFill>
                <a:schemeClr val="accent1"/>
              </a:solidFill>
              <a:round/>
            </a:ln>
            <a:effectLst/>
          </c:spPr>
          <c:marker>
            <c:symbol val="none"/>
          </c:marker>
          <c:cat>
            <c:numRef>
              <c:f>Base16!$E$23:$E$37</c:f>
              <c:numCache>
                <c:formatCode>General</c:formatCode>
                <c:ptCount val="15"/>
                <c:pt idx="0">
                  <c:v>1</c:v>
                </c:pt>
                <c:pt idx="1">
                  <c:v>2</c:v>
                </c:pt>
                <c:pt idx="2">
                  <c:v>4</c:v>
                </c:pt>
                <c:pt idx="3">
                  <c:v>8</c:v>
                </c:pt>
                <c:pt idx="4">
                  <c:v>16</c:v>
                </c:pt>
                <c:pt idx="5">
                  <c:v>32</c:v>
                </c:pt>
                <c:pt idx="6">
                  <c:v>64</c:v>
                </c:pt>
                <c:pt idx="7">
                  <c:v>128</c:v>
                </c:pt>
                <c:pt idx="8">
                  <c:v>256</c:v>
                </c:pt>
                <c:pt idx="9">
                  <c:v>512</c:v>
                </c:pt>
                <c:pt idx="10">
                  <c:v>1024</c:v>
                </c:pt>
                <c:pt idx="11">
                  <c:v>2048</c:v>
                </c:pt>
                <c:pt idx="12">
                  <c:v>4096</c:v>
                </c:pt>
                <c:pt idx="13">
                  <c:v>8192</c:v>
                </c:pt>
                <c:pt idx="14">
                  <c:v>16384</c:v>
                </c:pt>
              </c:numCache>
            </c:numRef>
          </c:cat>
          <c:val>
            <c:numRef>
              <c:f>Base16!$F$23:$F$37</c:f>
              <c:numCache>
                <c:formatCode>General</c:formatCode>
                <c:ptCount val="15"/>
                <c:pt idx="0">
                  <c:v>0</c:v>
                </c:pt>
                <c:pt idx="1">
                  <c:v>0</c:v>
                </c:pt>
                <c:pt idx="2">
                  <c:v>0</c:v>
                </c:pt>
                <c:pt idx="3">
                  <c:v>0</c:v>
                </c:pt>
                <c:pt idx="4">
                  <c:v>0</c:v>
                </c:pt>
                <c:pt idx="5">
                  <c:v>0</c:v>
                </c:pt>
                <c:pt idx="6">
                  <c:v>1E-3</c:v>
                </c:pt>
                <c:pt idx="7">
                  <c:v>1E-3</c:v>
                </c:pt>
                <c:pt idx="8">
                  <c:v>6.0000000000000001E-3</c:v>
                </c:pt>
                <c:pt idx="9">
                  <c:v>2.5000000000000001E-2</c:v>
                </c:pt>
                <c:pt idx="10">
                  <c:v>0.125</c:v>
                </c:pt>
                <c:pt idx="11">
                  <c:v>0.377</c:v>
                </c:pt>
                <c:pt idx="12">
                  <c:v>1.149</c:v>
                </c:pt>
                <c:pt idx="13">
                  <c:v>3.2549999999999999</c:v>
                </c:pt>
                <c:pt idx="14">
                  <c:v>8.1989999999999998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0-8304-4DB9-BAC6-7369402B23C7}"/>
            </c:ext>
          </c:extLst>
        </c:ser>
        <c:ser>
          <c:idx val="1"/>
          <c:order val="1"/>
          <c:tx>
            <c:strRef>
              <c:f>Base16!$G$22</c:f>
              <c:strCache>
                <c:ptCount val="1"/>
                <c:pt idx="0">
                  <c:v>Padrão</c:v>
                </c:pt>
              </c:strCache>
            </c:strRef>
          </c:tx>
          <c:spPr>
            <a:ln w="28575" cap="rnd">
              <a:solidFill>
                <a:schemeClr val="accent2"/>
              </a:solidFill>
              <a:round/>
            </a:ln>
            <a:effectLst/>
          </c:spPr>
          <c:marker>
            <c:symbol val="none"/>
          </c:marker>
          <c:cat>
            <c:numRef>
              <c:f>Base16!$E$23:$E$37</c:f>
              <c:numCache>
                <c:formatCode>General</c:formatCode>
                <c:ptCount val="15"/>
                <c:pt idx="0">
                  <c:v>1</c:v>
                </c:pt>
                <c:pt idx="1">
                  <c:v>2</c:v>
                </c:pt>
                <c:pt idx="2">
                  <c:v>4</c:v>
                </c:pt>
                <c:pt idx="3">
                  <c:v>8</c:v>
                </c:pt>
                <c:pt idx="4">
                  <c:v>16</c:v>
                </c:pt>
                <c:pt idx="5">
                  <c:v>32</c:v>
                </c:pt>
                <c:pt idx="6">
                  <c:v>64</c:v>
                </c:pt>
                <c:pt idx="7">
                  <c:v>128</c:v>
                </c:pt>
                <c:pt idx="8">
                  <c:v>256</c:v>
                </c:pt>
                <c:pt idx="9">
                  <c:v>512</c:v>
                </c:pt>
                <c:pt idx="10">
                  <c:v>1024</c:v>
                </c:pt>
                <c:pt idx="11">
                  <c:v>2048</c:v>
                </c:pt>
                <c:pt idx="12">
                  <c:v>4096</c:v>
                </c:pt>
                <c:pt idx="13">
                  <c:v>8192</c:v>
                </c:pt>
                <c:pt idx="14">
                  <c:v>16384</c:v>
                </c:pt>
              </c:numCache>
            </c:numRef>
          </c:cat>
          <c:val>
            <c:numRef>
              <c:f>Base16!$G$23:$G$37</c:f>
              <c:numCache>
                <c:formatCode>General</c:formatCode>
                <c:ptCount val="15"/>
                <c:pt idx="0">
                  <c:v>0</c:v>
                </c:pt>
                <c:pt idx="1">
                  <c:v>0</c:v>
                </c:pt>
                <c:pt idx="2">
                  <c:v>0</c:v>
                </c:pt>
                <c:pt idx="3">
                  <c:v>0</c:v>
                </c:pt>
                <c:pt idx="4">
                  <c:v>0</c:v>
                </c:pt>
                <c:pt idx="5">
                  <c:v>1E-3</c:v>
                </c:pt>
                <c:pt idx="6">
                  <c:v>1E-3</c:v>
                </c:pt>
                <c:pt idx="7">
                  <c:v>1.0999999999999999E-2</c:v>
                </c:pt>
                <c:pt idx="8">
                  <c:v>7.8E-2</c:v>
                </c:pt>
                <c:pt idx="9">
                  <c:v>0.33800000000000002</c:v>
                </c:pt>
                <c:pt idx="10">
                  <c:v>1.4410000000000001</c:v>
                </c:pt>
                <c:pt idx="11">
                  <c:v>5.69</c:v>
                </c:pt>
                <c:pt idx="12">
                  <c:v>23.196000000000002</c:v>
                </c:pt>
                <c:pt idx="13">
                  <c:v>88.486000000000004</c:v>
                </c:pt>
                <c:pt idx="14">
                  <c:v>285.74900000000002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1-8304-4DB9-BAC6-7369402B23C7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smooth val="0"/>
        <c:axId val="426021816"/>
        <c:axId val="426022800"/>
      </c:lineChart>
      <c:catAx>
        <c:axId val="426021816"/>
        <c:scaling>
          <c:orientation val="minMax"/>
        </c:scaling>
        <c:delete val="0"/>
        <c:axPos val="b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pt-BR"/>
          </a:p>
        </c:txPr>
        <c:crossAx val="426022800"/>
        <c:crosses val="autoZero"/>
        <c:auto val="1"/>
        <c:lblAlgn val="ctr"/>
        <c:lblOffset val="100"/>
        <c:noMultiLvlLbl val="0"/>
      </c:catAx>
      <c:valAx>
        <c:axId val="426022800"/>
        <c:scaling>
          <c:orientation val="minMax"/>
        </c:scaling>
        <c:delete val="0"/>
        <c:axPos val="l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pt-BR"/>
                  <a:t>Tempo (s)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sz="1000" b="0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+mn-lt"/>
                  <a:ea typeface="+mn-ea"/>
                  <a:cs typeface="+mn-cs"/>
                </a:defRPr>
              </a:pPr>
              <a:endParaRPr lang="pt-BR"/>
            </a:p>
          </c:txPr>
        </c:title>
        <c:numFmt formatCode="General" sourceLinked="1"/>
        <c:majorTickMark val="none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pt-BR"/>
          </a:p>
        </c:txPr>
        <c:crossAx val="426021816"/>
        <c:crosses val="autoZero"/>
        <c:crossBetween val="between"/>
      </c:valAx>
      <c:dTable>
        <c:showHorzBorder val="1"/>
        <c:showVertBorder val="1"/>
        <c:showOutline val="1"/>
        <c:showKeys val="1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0" spcFirstLastPara="1" vertOverflow="ellipsis" vert="horz" wrap="square" anchor="ctr" anchorCtr="1"/>
          <a:lstStyle/>
          <a:p>
            <a:pPr rtl="0"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pt-BR"/>
          </a:p>
        </c:txPr>
      </c:dTable>
      <c:spPr>
        <a:noFill/>
        <a:ln>
          <a:noFill/>
        </a:ln>
        <a:effectLst/>
      </c:spPr>
    </c:plotArea>
    <c:plotVisOnly val="1"/>
    <c:dispBlanksAs val="gap"/>
    <c:extLst>
      <c:ext xmlns:c16r3="http://schemas.microsoft.com/office/drawing/2017/03/chart" uri="{56B9EC1D-385E-4148-901F-78D8002777C0}">
        <c16r3:dataDisplayOptions16>
          <c16r3:dispNaAsBlank val="1"/>
        </c16r3:dataDisplayOptions16>
      </c:ext>
    </c:extLst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pt-BR"/>
    </a:p>
  </c:txPr>
  <c:externalData r:id="rId3">
    <c:autoUpdate val="0"/>
  </c:externalData>
</c:chartSpace>
</file>

<file path=word/charts/chart12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pt-BR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tx>
        <c:rich>
          <a:bodyPr rot="0" spcFirstLastPara="1" vertOverflow="ellipsis" vert="horz" wrap="square" anchor="ctr" anchorCtr="1"/>
          <a:lstStyle/>
          <a:p>
            <a:pPr>
              <a:defRPr sz="1400" b="0" i="0" u="none" strike="noStrike" kern="1200" spc="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r>
              <a:rPr lang="pt-BR"/>
              <a:t>Base 16 - Acessos Recursivos</a:t>
            </a:r>
          </a:p>
        </c:rich>
      </c:tx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400" b="0" i="0" u="none" strike="noStrike" kern="1200" spc="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pt-BR"/>
        </a:p>
      </c:txPr>
    </c:title>
    <c:autoTitleDeleted val="0"/>
    <c:plotArea>
      <c:layout/>
      <c:lineChart>
        <c:grouping val="standard"/>
        <c:varyColors val="0"/>
        <c:ser>
          <c:idx val="0"/>
          <c:order val="0"/>
          <c:tx>
            <c:strRef>
              <c:f>Base16!$B$22</c:f>
              <c:strCache>
                <c:ptCount val="1"/>
                <c:pt idx="0">
                  <c:v>Karatsuba</c:v>
                </c:pt>
              </c:strCache>
            </c:strRef>
          </c:tx>
          <c:spPr>
            <a:ln w="28575" cap="rnd">
              <a:solidFill>
                <a:schemeClr val="accent1"/>
              </a:solidFill>
              <a:round/>
            </a:ln>
            <a:effectLst/>
          </c:spPr>
          <c:marker>
            <c:symbol val="none"/>
          </c:marker>
          <c:cat>
            <c:numRef>
              <c:f>Base16!$A$23:$A$37</c:f>
              <c:numCache>
                <c:formatCode>General</c:formatCode>
                <c:ptCount val="15"/>
                <c:pt idx="0">
                  <c:v>1</c:v>
                </c:pt>
                <c:pt idx="1">
                  <c:v>2</c:v>
                </c:pt>
                <c:pt idx="2">
                  <c:v>4</c:v>
                </c:pt>
                <c:pt idx="3">
                  <c:v>8</c:v>
                </c:pt>
                <c:pt idx="4">
                  <c:v>16</c:v>
                </c:pt>
                <c:pt idx="5">
                  <c:v>32</c:v>
                </c:pt>
                <c:pt idx="6">
                  <c:v>64</c:v>
                </c:pt>
                <c:pt idx="7">
                  <c:v>128</c:v>
                </c:pt>
                <c:pt idx="8">
                  <c:v>256</c:v>
                </c:pt>
                <c:pt idx="9">
                  <c:v>512</c:v>
                </c:pt>
                <c:pt idx="10">
                  <c:v>1024</c:v>
                </c:pt>
                <c:pt idx="11">
                  <c:v>2048</c:v>
                </c:pt>
                <c:pt idx="12">
                  <c:v>4096</c:v>
                </c:pt>
                <c:pt idx="13">
                  <c:v>8192</c:v>
                </c:pt>
                <c:pt idx="14">
                  <c:v>16384</c:v>
                </c:pt>
              </c:numCache>
            </c:numRef>
          </c:cat>
          <c:val>
            <c:numRef>
              <c:f>Base16!$B$23:$B$37</c:f>
              <c:numCache>
                <c:formatCode>General</c:formatCode>
                <c:ptCount val="15"/>
                <c:pt idx="0">
                  <c:v>1</c:v>
                </c:pt>
                <c:pt idx="1">
                  <c:v>1</c:v>
                </c:pt>
                <c:pt idx="2">
                  <c:v>16</c:v>
                </c:pt>
                <c:pt idx="3">
                  <c:v>70</c:v>
                </c:pt>
                <c:pt idx="4">
                  <c:v>202</c:v>
                </c:pt>
                <c:pt idx="5">
                  <c:v>553</c:v>
                </c:pt>
                <c:pt idx="6">
                  <c:v>1816</c:v>
                </c:pt>
                <c:pt idx="7">
                  <c:v>5203</c:v>
                </c:pt>
                <c:pt idx="8">
                  <c:v>15619</c:v>
                </c:pt>
                <c:pt idx="9">
                  <c:v>47323</c:v>
                </c:pt>
                <c:pt idx="10">
                  <c:v>141787</c:v>
                </c:pt>
                <c:pt idx="11">
                  <c:v>430222</c:v>
                </c:pt>
                <c:pt idx="12">
                  <c:v>1282849</c:v>
                </c:pt>
                <c:pt idx="13">
                  <c:v>3849670</c:v>
                </c:pt>
                <c:pt idx="14">
                  <c:v>11526418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0-79E7-40D1-BE13-D0088228577F}"/>
            </c:ext>
          </c:extLst>
        </c:ser>
        <c:ser>
          <c:idx val="1"/>
          <c:order val="1"/>
          <c:tx>
            <c:strRef>
              <c:f>Base16!$C$22</c:f>
              <c:strCache>
                <c:ptCount val="1"/>
                <c:pt idx="0">
                  <c:v>Padrão</c:v>
                </c:pt>
              </c:strCache>
            </c:strRef>
          </c:tx>
          <c:spPr>
            <a:ln w="28575" cap="rnd">
              <a:solidFill>
                <a:schemeClr val="accent2"/>
              </a:solidFill>
              <a:round/>
            </a:ln>
            <a:effectLst/>
          </c:spPr>
          <c:marker>
            <c:symbol val="none"/>
          </c:marker>
          <c:cat>
            <c:numRef>
              <c:f>Base16!$A$23:$A$37</c:f>
              <c:numCache>
                <c:formatCode>General</c:formatCode>
                <c:ptCount val="15"/>
                <c:pt idx="0">
                  <c:v>1</c:v>
                </c:pt>
                <c:pt idx="1">
                  <c:v>2</c:v>
                </c:pt>
                <c:pt idx="2">
                  <c:v>4</c:v>
                </c:pt>
                <c:pt idx="3">
                  <c:v>8</c:v>
                </c:pt>
                <c:pt idx="4">
                  <c:v>16</c:v>
                </c:pt>
                <c:pt idx="5">
                  <c:v>32</c:v>
                </c:pt>
                <c:pt idx="6">
                  <c:v>64</c:v>
                </c:pt>
                <c:pt idx="7">
                  <c:v>128</c:v>
                </c:pt>
                <c:pt idx="8">
                  <c:v>256</c:v>
                </c:pt>
                <c:pt idx="9">
                  <c:v>512</c:v>
                </c:pt>
                <c:pt idx="10">
                  <c:v>1024</c:v>
                </c:pt>
                <c:pt idx="11">
                  <c:v>2048</c:v>
                </c:pt>
                <c:pt idx="12">
                  <c:v>4096</c:v>
                </c:pt>
                <c:pt idx="13">
                  <c:v>8192</c:v>
                </c:pt>
                <c:pt idx="14">
                  <c:v>16384</c:v>
                </c:pt>
              </c:numCache>
            </c:numRef>
          </c:cat>
          <c:val>
            <c:numRef>
              <c:f>Base16!$C$23:$C$37</c:f>
              <c:numCache>
                <c:formatCode>General</c:formatCode>
                <c:ptCount val="15"/>
                <c:pt idx="0">
                  <c:v>1</c:v>
                </c:pt>
                <c:pt idx="1">
                  <c:v>1</c:v>
                </c:pt>
                <c:pt idx="2">
                  <c:v>25</c:v>
                </c:pt>
                <c:pt idx="3">
                  <c:v>121</c:v>
                </c:pt>
                <c:pt idx="4">
                  <c:v>593</c:v>
                </c:pt>
                <c:pt idx="5">
                  <c:v>1933</c:v>
                </c:pt>
                <c:pt idx="6">
                  <c:v>8645</c:v>
                </c:pt>
                <c:pt idx="7">
                  <c:v>33233</c:v>
                </c:pt>
                <c:pt idx="8">
                  <c:v>135241</c:v>
                </c:pt>
                <c:pt idx="9">
                  <c:v>540857</c:v>
                </c:pt>
                <c:pt idx="10">
                  <c:v>2166329</c:v>
                </c:pt>
                <c:pt idx="11">
                  <c:v>8711053</c:v>
                </c:pt>
                <c:pt idx="12">
                  <c:v>34794741</c:v>
                </c:pt>
                <c:pt idx="13">
                  <c:v>138964061</c:v>
                </c:pt>
                <c:pt idx="14">
                  <c:v>555077101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1-79E7-40D1-BE13-D0088228577F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smooth val="0"/>
        <c:axId val="548283088"/>
        <c:axId val="548285056"/>
      </c:lineChart>
      <c:catAx>
        <c:axId val="548283088"/>
        <c:scaling>
          <c:orientation val="minMax"/>
        </c:scaling>
        <c:delete val="0"/>
        <c:axPos val="b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pt-BR"/>
          </a:p>
        </c:txPr>
        <c:crossAx val="548285056"/>
        <c:crosses val="autoZero"/>
        <c:auto val="1"/>
        <c:lblAlgn val="ctr"/>
        <c:lblOffset val="100"/>
        <c:noMultiLvlLbl val="0"/>
      </c:catAx>
      <c:valAx>
        <c:axId val="548285056"/>
        <c:scaling>
          <c:orientation val="minMax"/>
        </c:scaling>
        <c:delete val="0"/>
        <c:axPos val="l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pt-BR"/>
                  <a:t>Acessos</a:t>
                </a:r>
                <a:r>
                  <a:rPr lang="pt-BR" baseline="0"/>
                  <a:t> Recursivos</a:t>
                </a:r>
                <a:endParaRPr lang="pt-BR"/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sz="1000" b="0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+mn-lt"/>
                  <a:ea typeface="+mn-ea"/>
                  <a:cs typeface="+mn-cs"/>
                </a:defRPr>
              </a:pPr>
              <a:endParaRPr lang="pt-BR"/>
            </a:p>
          </c:txPr>
        </c:title>
        <c:numFmt formatCode="General" sourceLinked="1"/>
        <c:majorTickMark val="none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pt-BR"/>
          </a:p>
        </c:txPr>
        <c:crossAx val="548283088"/>
        <c:crosses val="autoZero"/>
        <c:crossBetween val="between"/>
      </c:valAx>
      <c:dTable>
        <c:showHorzBorder val="1"/>
        <c:showVertBorder val="1"/>
        <c:showOutline val="1"/>
        <c:showKeys val="1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0" spcFirstLastPara="1" vertOverflow="ellipsis" vert="horz" wrap="square" anchor="ctr" anchorCtr="1"/>
          <a:lstStyle/>
          <a:p>
            <a:pPr rtl="0"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pt-BR"/>
          </a:p>
        </c:txPr>
      </c:dTable>
      <c:spPr>
        <a:noFill/>
        <a:ln>
          <a:noFill/>
        </a:ln>
        <a:effectLst/>
      </c:spPr>
    </c:plotArea>
    <c:plotVisOnly val="1"/>
    <c:dispBlanksAs val="gap"/>
    <c:extLst>
      <c:ext xmlns:c16r3="http://schemas.microsoft.com/office/drawing/2017/03/chart" uri="{56B9EC1D-385E-4148-901F-78D8002777C0}">
        <c16r3:dataDisplayOptions16>
          <c16r3:dispNaAsBlank val="1"/>
        </c16r3:dataDisplayOptions16>
      </c:ext>
    </c:extLst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pt-BR"/>
    </a:p>
  </c:txPr>
  <c:externalData r:id="rId3">
    <c:autoUpdate val="0"/>
  </c:externalData>
</c:chartSpace>
</file>

<file path=word/charts/chart13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pt-BR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tx>
        <c:rich>
          <a:bodyPr rot="0" spcFirstLastPara="1" vertOverflow="ellipsis" vert="horz" wrap="square" anchor="ctr" anchorCtr="1"/>
          <a:lstStyle/>
          <a:p>
            <a:pPr>
              <a:defRPr sz="1400" b="0" i="0" u="none" strike="noStrike" kern="1200" spc="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r>
              <a:rPr lang="pt-BR"/>
              <a:t>Base 100 - Tempo (segundos)</a:t>
            </a:r>
          </a:p>
        </c:rich>
      </c:tx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400" b="0" i="0" u="none" strike="noStrike" kern="1200" spc="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pt-BR"/>
        </a:p>
      </c:txPr>
    </c:title>
    <c:autoTitleDeleted val="0"/>
    <c:plotArea>
      <c:layout/>
      <c:lineChart>
        <c:grouping val="standard"/>
        <c:varyColors val="0"/>
        <c:ser>
          <c:idx val="0"/>
          <c:order val="0"/>
          <c:tx>
            <c:strRef>
              <c:f>Base100!$F$22</c:f>
              <c:strCache>
                <c:ptCount val="1"/>
                <c:pt idx="0">
                  <c:v>Karatsuba</c:v>
                </c:pt>
              </c:strCache>
            </c:strRef>
          </c:tx>
          <c:spPr>
            <a:ln w="28575" cap="rnd">
              <a:solidFill>
                <a:schemeClr val="accent1"/>
              </a:solidFill>
              <a:round/>
            </a:ln>
            <a:effectLst/>
          </c:spPr>
          <c:marker>
            <c:symbol val="none"/>
          </c:marker>
          <c:cat>
            <c:numRef>
              <c:f>Base100!$E$23:$E$37</c:f>
              <c:numCache>
                <c:formatCode>General</c:formatCode>
                <c:ptCount val="15"/>
                <c:pt idx="0">
                  <c:v>1</c:v>
                </c:pt>
                <c:pt idx="1">
                  <c:v>2</c:v>
                </c:pt>
                <c:pt idx="2">
                  <c:v>4</c:v>
                </c:pt>
                <c:pt idx="3">
                  <c:v>8</c:v>
                </c:pt>
                <c:pt idx="4">
                  <c:v>16</c:v>
                </c:pt>
                <c:pt idx="5">
                  <c:v>32</c:v>
                </c:pt>
                <c:pt idx="6">
                  <c:v>64</c:v>
                </c:pt>
                <c:pt idx="7">
                  <c:v>128</c:v>
                </c:pt>
                <c:pt idx="8">
                  <c:v>256</c:v>
                </c:pt>
                <c:pt idx="9">
                  <c:v>512</c:v>
                </c:pt>
                <c:pt idx="10">
                  <c:v>1024</c:v>
                </c:pt>
                <c:pt idx="11">
                  <c:v>2048</c:v>
                </c:pt>
                <c:pt idx="12">
                  <c:v>4096</c:v>
                </c:pt>
                <c:pt idx="13">
                  <c:v>8192</c:v>
                </c:pt>
                <c:pt idx="14">
                  <c:v>16384</c:v>
                </c:pt>
              </c:numCache>
            </c:numRef>
          </c:cat>
          <c:val>
            <c:numRef>
              <c:f>Base100!$F$23:$F$37</c:f>
              <c:numCache>
                <c:formatCode>General</c:formatCode>
                <c:ptCount val="15"/>
                <c:pt idx="0">
                  <c:v>0</c:v>
                </c:pt>
                <c:pt idx="1">
                  <c:v>0</c:v>
                </c:pt>
                <c:pt idx="2">
                  <c:v>0</c:v>
                </c:pt>
                <c:pt idx="3">
                  <c:v>0</c:v>
                </c:pt>
                <c:pt idx="4">
                  <c:v>0</c:v>
                </c:pt>
                <c:pt idx="5">
                  <c:v>0</c:v>
                </c:pt>
                <c:pt idx="6">
                  <c:v>0</c:v>
                </c:pt>
                <c:pt idx="7">
                  <c:v>1.4999999999999999E-2</c:v>
                </c:pt>
                <c:pt idx="8">
                  <c:v>4.7E-2</c:v>
                </c:pt>
                <c:pt idx="9">
                  <c:v>0.17199999999999999</c:v>
                </c:pt>
                <c:pt idx="10">
                  <c:v>0.40600000000000003</c:v>
                </c:pt>
                <c:pt idx="11">
                  <c:v>1.2649999999999999</c:v>
                </c:pt>
                <c:pt idx="12">
                  <c:v>3.7170000000000001</c:v>
                </c:pt>
                <c:pt idx="13">
                  <c:v>11.423</c:v>
                </c:pt>
                <c:pt idx="14">
                  <c:v>39.295999999999999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0-9A0B-42F2-8514-9793D84678E4}"/>
            </c:ext>
          </c:extLst>
        </c:ser>
        <c:ser>
          <c:idx val="1"/>
          <c:order val="1"/>
          <c:tx>
            <c:strRef>
              <c:f>Base100!$G$22</c:f>
              <c:strCache>
                <c:ptCount val="1"/>
                <c:pt idx="0">
                  <c:v>Padrão</c:v>
                </c:pt>
              </c:strCache>
            </c:strRef>
          </c:tx>
          <c:spPr>
            <a:ln w="28575" cap="rnd">
              <a:solidFill>
                <a:schemeClr val="accent2"/>
              </a:solidFill>
              <a:round/>
            </a:ln>
            <a:effectLst/>
          </c:spPr>
          <c:marker>
            <c:symbol val="none"/>
          </c:marker>
          <c:cat>
            <c:numRef>
              <c:f>Base100!$E$23:$E$37</c:f>
              <c:numCache>
                <c:formatCode>General</c:formatCode>
                <c:ptCount val="15"/>
                <c:pt idx="0">
                  <c:v>1</c:v>
                </c:pt>
                <c:pt idx="1">
                  <c:v>2</c:v>
                </c:pt>
                <c:pt idx="2">
                  <c:v>4</c:v>
                </c:pt>
                <c:pt idx="3">
                  <c:v>8</c:v>
                </c:pt>
                <c:pt idx="4">
                  <c:v>16</c:v>
                </c:pt>
                <c:pt idx="5">
                  <c:v>32</c:v>
                </c:pt>
                <c:pt idx="6">
                  <c:v>64</c:v>
                </c:pt>
                <c:pt idx="7">
                  <c:v>128</c:v>
                </c:pt>
                <c:pt idx="8">
                  <c:v>256</c:v>
                </c:pt>
                <c:pt idx="9">
                  <c:v>512</c:v>
                </c:pt>
                <c:pt idx="10">
                  <c:v>1024</c:v>
                </c:pt>
                <c:pt idx="11">
                  <c:v>2048</c:v>
                </c:pt>
                <c:pt idx="12">
                  <c:v>4096</c:v>
                </c:pt>
                <c:pt idx="13">
                  <c:v>8192</c:v>
                </c:pt>
                <c:pt idx="14">
                  <c:v>16384</c:v>
                </c:pt>
              </c:numCache>
            </c:numRef>
          </c:cat>
          <c:val>
            <c:numRef>
              <c:f>Base100!$G$23:$G$37</c:f>
              <c:numCache>
                <c:formatCode>General</c:formatCode>
                <c:ptCount val="15"/>
                <c:pt idx="0">
                  <c:v>0</c:v>
                </c:pt>
                <c:pt idx="1">
                  <c:v>0</c:v>
                </c:pt>
                <c:pt idx="2">
                  <c:v>0</c:v>
                </c:pt>
                <c:pt idx="3">
                  <c:v>0</c:v>
                </c:pt>
                <c:pt idx="4">
                  <c:v>0</c:v>
                </c:pt>
                <c:pt idx="5">
                  <c:v>0</c:v>
                </c:pt>
                <c:pt idx="6">
                  <c:v>0</c:v>
                </c:pt>
                <c:pt idx="7">
                  <c:v>7.8E-2</c:v>
                </c:pt>
                <c:pt idx="8">
                  <c:v>0.39100000000000001</c:v>
                </c:pt>
                <c:pt idx="9">
                  <c:v>1.5620000000000001</c:v>
                </c:pt>
                <c:pt idx="10">
                  <c:v>4.87</c:v>
                </c:pt>
                <c:pt idx="11">
                  <c:v>21.361999999999998</c:v>
                </c:pt>
                <c:pt idx="12">
                  <c:v>78.504999999999995</c:v>
                </c:pt>
                <c:pt idx="13">
                  <c:v>339.35199999999998</c:v>
                </c:pt>
                <c:pt idx="14">
                  <c:v>1298.3599999999999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1-9A0B-42F2-8514-9793D84678E4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smooth val="0"/>
        <c:axId val="426021816"/>
        <c:axId val="426022800"/>
      </c:lineChart>
      <c:catAx>
        <c:axId val="426021816"/>
        <c:scaling>
          <c:orientation val="minMax"/>
        </c:scaling>
        <c:delete val="0"/>
        <c:axPos val="b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pt-BR"/>
          </a:p>
        </c:txPr>
        <c:crossAx val="426022800"/>
        <c:crosses val="autoZero"/>
        <c:auto val="1"/>
        <c:lblAlgn val="ctr"/>
        <c:lblOffset val="100"/>
        <c:noMultiLvlLbl val="0"/>
      </c:catAx>
      <c:valAx>
        <c:axId val="426022800"/>
        <c:scaling>
          <c:orientation val="minMax"/>
        </c:scaling>
        <c:delete val="0"/>
        <c:axPos val="l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pt-BR"/>
                  <a:t>Tempo (s)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sz="1000" b="0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+mn-lt"/>
                  <a:ea typeface="+mn-ea"/>
                  <a:cs typeface="+mn-cs"/>
                </a:defRPr>
              </a:pPr>
              <a:endParaRPr lang="pt-BR"/>
            </a:p>
          </c:txPr>
        </c:title>
        <c:numFmt formatCode="General" sourceLinked="1"/>
        <c:majorTickMark val="none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pt-BR"/>
          </a:p>
        </c:txPr>
        <c:crossAx val="426021816"/>
        <c:crosses val="autoZero"/>
        <c:crossBetween val="between"/>
      </c:valAx>
      <c:dTable>
        <c:showHorzBorder val="1"/>
        <c:showVertBorder val="1"/>
        <c:showOutline val="1"/>
        <c:showKeys val="1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0" spcFirstLastPara="1" vertOverflow="ellipsis" vert="horz" wrap="square" anchor="ctr" anchorCtr="1"/>
          <a:lstStyle/>
          <a:p>
            <a:pPr rtl="0"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pt-BR"/>
          </a:p>
        </c:txPr>
      </c:dTable>
      <c:spPr>
        <a:noFill/>
        <a:ln>
          <a:noFill/>
        </a:ln>
        <a:effectLst/>
      </c:spPr>
    </c:plotArea>
    <c:plotVisOnly val="1"/>
    <c:dispBlanksAs val="gap"/>
    <c:extLst>
      <c:ext xmlns:c16r3="http://schemas.microsoft.com/office/drawing/2017/03/chart" uri="{56B9EC1D-385E-4148-901F-78D8002777C0}">
        <c16r3:dataDisplayOptions16>
          <c16r3:dispNaAsBlank val="1"/>
        </c16r3:dataDisplayOptions16>
      </c:ext>
    </c:extLst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pt-BR"/>
    </a:p>
  </c:txPr>
  <c:externalData r:id="rId3">
    <c:autoUpdate val="0"/>
  </c:externalData>
</c:chartSpace>
</file>

<file path=word/charts/chart14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pt-BR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tx>
        <c:rich>
          <a:bodyPr rot="0" spcFirstLastPara="1" vertOverflow="ellipsis" vert="horz" wrap="square" anchor="ctr" anchorCtr="1"/>
          <a:lstStyle/>
          <a:p>
            <a:pPr>
              <a:defRPr sz="1400" b="0" i="0" u="none" strike="noStrike" kern="1200" spc="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r>
              <a:rPr lang="pt-BR"/>
              <a:t>Base 100 - Acessos Recursivos</a:t>
            </a:r>
          </a:p>
        </c:rich>
      </c:tx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400" b="0" i="0" u="none" strike="noStrike" kern="1200" spc="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pt-BR"/>
        </a:p>
      </c:txPr>
    </c:title>
    <c:autoTitleDeleted val="0"/>
    <c:plotArea>
      <c:layout/>
      <c:lineChart>
        <c:grouping val="standard"/>
        <c:varyColors val="0"/>
        <c:ser>
          <c:idx val="0"/>
          <c:order val="0"/>
          <c:tx>
            <c:strRef>
              <c:f>Base100!$B$22</c:f>
              <c:strCache>
                <c:ptCount val="1"/>
                <c:pt idx="0">
                  <c:v>Karatsuba</c:v>
                </c:pt>
              </c:strCache>
            </c:strRef>
          </c:tx>
          <c:spPr>
            <a:ln w="28575" cap="rnd">
              <a:solidFill>
                <a:schemeClr val="accent1"/>
              </a:solidFill>
              <a:round/>
            </a:ln>
            <a:effectLst/>
          </c:spPr>
          <c:marker>
            <c:symbol val="none"/>
          </c:marker>
          <c:cat>
            <c:numRef>
              <c:f>Base100!$A$23:$A$37</c:f>
              <c:numCache>
                <c:formatCode>General</c:formatCode>
                <c:ptCount val="15"/>
                <c:pt idx="0">
                  <c:v>1</c:v>
                </c:pt>
                <c:pt idx="1">
                  <c:v>2</c:v>
                </c:pt>
                <c:pt idx="2">
                  <c:v>4</c:v>
                </c:pt>
                <c:pt idx="3">
                  <c:v>8</c:v>
                </c:pt>
                <c:pt idx="4">
                  <c:v>16</c:v>
                </c:pt>
                <c:pt idx="5">
                  <c:v>32</c:v>
                </c:pt>
                <c:pt idx="6">
                  <c:v>64</c:v>
                </c:pt>
                <c:pt idx="7">
                  <c:v>128</c:v>
                </c:pt>
                <c:pt idx="8">
                  <c:v>256</c:v>
                </c:pt>
                <c:pt idx="9">
                  <c:v>512</c:v>
                </c:pt>
                <c:pt idx="10">
                  <c:v>1024</c:v>
                </c:pt>
                <c:pt idx="11">
                  <c:v>2048</c:v>
                </c:pt>
                <c:pt idx="12">
                  <c:v>4096</c:v>
                </c:pt>
                <c:pt idx="13">
                  <c:v>8192</c:v>
                </c:pt>
                <c:pt idx="14">
                  <c:v>16384</c:v>
                </c:pt>
              </c:numCache>
            </c:numRef>
          </c:cat>
          <c:val>
            <c:numRef>
              <c:f>Base100!$B$23:$B$37</c:f>
              <c:numCache>
                <c:formatCode>General</c:formatCode>
                <c:ptCount val="15"/>
                <c:pt idx="0">
                  <c:v>1</c:v>
                </c:pt>
                <c:pt idx="1">
                  <c:v>7</c:v>
                </c:pt>
                <c:pt idx="2">
                  <c:v>22</c:v>
                </c:pt>
                <c:pt idx="3">
                  <c:v>205</c:v>
                </c:pt>
                <c:pt idx="4">
                  <c:v>697</c:v>
                </c:pt>
                <c:pt idx="5">
                  <c:v>1981</c:v>
                </c:pt>
                <c:pt idx="6">
                  <c:v>5845</c:v>
                </c:pt>
                <c:pt idx="7">
                  <c:v>17566</c:v>
                </c:pt>
                <c:pt idx="8">
                  <c:v>54706</c:v>
                </c:pt>
                <c:pt idx="9">
                  <c:v>164674</c:v>
                </c:pt>
                <c:pt idx="10">
                  <c:v>501823</c:v>
                </c:pt>
                <c:pt idx="11">
                  <c:v>1500634</c:v>
                </c:pt>
                <c:pt idx="12">
                  <c:v>4484968</c:v>
                </c:pt>
                <c:pt idx="13">
                  <c:v>13449547</c:v>
                </c:pt>
                <c:pt idx="14">
                  <c:v>40377067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0-8AAC-4A60-8E4D-1EE166BE9268}"/>
            </c:ext>
          </c:extLst>
        </c:ser>
        <c:ser>
          <c:idx val="1"/>
          <c:order val="1"/>
          <c:tx>
            <c:strRef>
              <c:f>Base100!$C$22</c:f>
              <c:strCache>
                <c:ptCount val="1"/>
                <c:pt idx="0">
                  <c:v>Padrão</c:v>
                </c:pt>
              </c:strCache>
            </c:strRef>
          </c:tx>
          <c:spPr>
            <a:ln w="28575" cap="rnd">
              <a:solidFill>
                <a:schemeClr val="accent2"/>
              </a:solidFill>
              <a:round/>
            </a:ln>
            <a:effectLst/>
          </c:spPr>
          <c:marker>
            <c:symbol val="none"/>
          </c:marker>
          <c:cat>
            <c:numRef>
              <c:f>Base100!$A$23:$A$37</c:f>
              <c:numCache>
                <c:formatCode>General</c:formatCode>
                <c:ptCount val="15"/>
                <c:pt idx="0">
                  <c:v>1</c:v>
                </c:pt>
                <c:pt idx="1">
                  <c:v>2</c:v>
                </c:pt>
                <c:pt idx="2">
                  <c:v>4</c:v>
                </c:pt>
                <c:pt idx="3">
                  <c:v>8</c:v>
                </c:pt>
                <c:pt idx="4">
                  <c:v>16</c:v>
                </c:pt>
                <c:pt idx="5">
                  <c:v>32</c:v>
                </c:pt>
                <c:pt idx="6">
                  <c:v>64</c:v>
                </c:pt>
                <c:pt idx="7">
                  <c:v>128</c:v>
                </c:pt>
                <c:pt idx="8">
                  <c:v>256</c:v>
                </c:pt>
                <c:pt idx="9">
                  <c:v>512</c:v>
                </c:pt>
                <c:pt idx="10">
                  <c:v>1024</c:v>
                </c:pt>
                <c:pt idx="11">
                  <c:v>2048</c:v>
                </c:pt>
                <c:pt idx="12">
                  <c:v>4096</c:v>
                </c:pt>
                <c:pt idx="13">
                  <c:v>8192</c:v>
                </c:pt>
                <c:pt idx="14">
                  <c:v>16384</c:v>
                </c:pt>
              </c:numCache>
            </c:numRef>
          </c:cat>
          <c:val>
            <c:numRef>
              <c:f>Base100!$C$23:$C$37</c:f>
              <c:numCache>
                <c:formatCode>General</c:formatCode>
                <c:ptCount val="15"/>
                <c:pt idx="0">
                  <c:v>1</c:v>
                </c:pt>
                <c:pt idx="1">
                  <c:v>9</c:v>
                </c:pt>
                <c:pt idx="2">
                  <c:v>33</c:v>
                </c:pt>
                <c:pt idx="3">
                  <c:v>373</c:v>
                </c:pt>
                <c:pt idx="4">
                  <c:v>1829</c:v>
                </c:pt>
                <c:pt idx="5">
                  <c:v>6889</c:v>
                </c:pt>
                <c:pt idx="6">
                  <c:v>26301</c:v>
                </c:pt>
                <c:pt idx="7">
                  <c:v>115365</c:v>
                </c:pt>
                <c:pt idx="8">
                  <c:v>477381</c:v>
                </c:pt>
                <c:pt idx="9">
                  <c:v>1866397</c:v>
                </c:pt>
                <c:pt idx="10">
                  <c:v>7675209</c:v>
                </c:pt>
                <c:pt idx="11">
                  <c:v>30740365</c:v>
                </c:pt>
                <c:pt idx="12">
                  <c:v>123107781</c:v>
                </c:pt>
                <c:pt idx="13">
                  <c:v>491053721</c:v>
                </c:pt>
                <c:pt idx="14">
                  <c:v>1962174897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1-8AAC-4A60-8E4D-1EE166BE9268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smooth val="0"/>
        <c:axId val="548283088"/>
        <c:axId val="548285056"/>
      </c:lineChart>
      <c:catAx>
        <c:axId val="548283088"/>
        <c:scaling>
          <c:orientation val="minMax"/>
        </c:scaling>
        <c:delete val="0"/>
        <c:axPos val="b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pt-BR"/>
          </a:p>
        </c:txPr>
        <c:crossAx val="548285056"/>
        <c:crosses val="autoZero"/>
        <c:auto val="1"/>
        <c:lblAlgn val="ctr"/>
        <c:lblOffset val="100"/>
        <c:noMultiLvlLbl val="0"/>
      </c:catAx>
      <c:valAx>
        <c:axId val="548285056"/>
        <c:scaling>
          <c:orientation val="minMax"/>
        </c:scaling>
        <c:delete val="0"/>
        <c:axPos val="l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pt-BR"/>
                  <a:t>Acessos</a:t>
                </a:r>
                <a:r>
                  <a:rPr lang="pt-BR" baseline="0"/>
                  <a:t> Recursivos</a:t>
                </a:r>
                <a:endParaRPr lang="pt-BR"/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sz="1000" b="0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+mn-lt"/>
                  <a:ea typeface="+mn-ea"/>
                  <a:cs typeface="+mn-cs"/>
                </a:defRPr>
              </a:pPr>
              <a:endParaRPr lang="pt-BR"/>
            </a:p>
          </c:txPr>
        </c:title>
        <c:numFmt formatCode="General" sourceLinked="1"/>
        <c:majorTickMark val="none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pt-BR"/>
          </a:p>
        </c:txPr>
        <c:crossAx val="548283088"/>
        <c:crosses val="autoZero"/>
        <c:crossBetween val="between"/>
      </c:valAx>
      <c:dTable>
        <c:showHorzBorder val="1"/>
        <c:showVertBorder val="1"/>
        <c:showOutline val="1"/>
        <c:showKeys val="1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0" spcFirstLastPara="1" vertOverflow="ellipsis" vert="horz" wrap="square" anchor="ctr" anchorCtr="1"/>
          <a:lstStyle/>
          <a:p>
            <a:pPr rtl="0"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pt-BR"/>
          </a:p>
        </c:txPr>
      </c:dTable>
      <c:spPr>
        <a:noFill/>
        <a:ln>
          <a:noFill/>
        </a:ln>
        <a:effectLst/>
      </c:spPr>
    </c:plotArea>
    <c:plotVisOnly val="1"/>
    <c:dispBlanksAs val="gap"/>
    <c:extLst>
      <c:ext xmlns:c16r3="http://schemas.microsoft.com/office/drawing/2017/03/chart" uri="{56B9EC1D-385E-4148-901F-78D8002777C0}">
        <c16r3:dataDisplayOptions16>
          <c16r3:dispNaAsBlank val="1"/>
        </c16r3:dataDisplayOptions16>
      </c:ext>
    </c:extLst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pt-BR"/>
    </a:p>
  </c:txPr>
  <c:externalData r:id="rId3">
    <c:autoUpdate val="0"/>
  </c:externalData>
</c:chartSpace>
</file>

<file path=word/charts/chart2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pt-BR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tx>
        <c:rich>
          <a:bodyPr rot="0" spcFirstLastPara="1" vertOverflow="ellipsis" vert="horz" wrap="square" anchor="ctr" anchorCtr="1"/>
          <a:lstStyle/>
          <a:p>
            <a:pPr>
              <a:defRPr sz="1400" b="0" i="0" u="none" strike="noStrike" kern="1200" spc="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r>
              <a:rPr lang="pt-BR"/>
              <a:t>Base 1 - Acessos Recursivos</a:t>
            </a:r>
          </a:p>
        </c:rich>
      </c:tx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400" b="0" i="0" u="none" strike="noStrike" kern="1200" spc="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pt-BR"/>
        </a:p>
      </c:txPr>
    </c:title>
    <c:autoTitleDeleted val="0"/>
    <c:plotArea>
      <c:layout/>
      <c:lineChart>
        <c:grouping val="standard"/>
        <c:varyColors val="0"/>
        <c:ser>
          <c:idx val="0"/>
          <c:order val="0"/>
          <c:tx>
            <c:strRef>
              <c:f>Base1!$B$22</c:f>
              <c:strCache>
                <c:ptCount val="1"/>
                <c:pt idx="0">
                  <c:v>Karatsuba</c:v>
                </c:pt>
              </c:strCache>
            </c:strRef>
          </c:tx>
          <c:spPr>
            <a:ln w="28575" cap="rnd">
              <a:solidFill>
                <a:schemeClr val="accent1"/>
              </a:solidFill>
              <a:round/>
            </a:ln>
            <a:effectLst/>
          </c:spPr>
          <c:marker>
            <c:symbol val="none"/>
          </c:marker>
          <c:cat>
            <c:numRef>
              <c:f>Base1!$A$23:$A$37</c:f>
              <c:numCache>
                <c:formatCode>General</c:formatCode>
                <c:ptCount val="15"/>
                <c:pt idx="0">
                  <c:v>1</c:v>
                </c:pt>
                <c:pt idx="1">
                  <c:v>2</c:v>
                </c:pt>
                <c:pt idx="2">
                  <c:v>4</c:v>
                </c:pt>
                <c:pt idx="3">
                  <c:v>8</c:v>
                </c:pt>
                <c:pt idx="4">
                  <c:v>16</c:v>
                </c:pt>
                <c:pt idx="5">
                  <c:v>32</c:v>
                </c:pt>
                <c:pt idx="6">
                  <c:v>64</c:v>
                </c:pt>
                <c:pt idx="7">
                  <c:v>128</c:v>
                </c:pt>
                <c:pt idx="8">
                  <c:v>256</c:v>
                </c:pt>
                <c:pt idx="9">
                  <c:v>512</c:v>
                </c:pt>
                <c:pt idx="10">
                  <c:v>1024</c:v>
                </c:pt>
                <c:pt idx="11">
                  <c:v>2048</c:v>
                </c:pt>
                <c:pt idx="12">
                  <c:v>4096</c:v>
                </c:pt>
                <c:pt idx="13">
                  <c:v>8192</c:v>
                </c:pt>
                <c:pt idx="14">
                  <c:v>16384</c:v>
                </c:pt>
              </c:numCache>
            </c:numRef>
          </c:cat>
          <c:val>
            <c:numRef>
              <c:f>Base1!$B$23:$B$37</c:f>
              <c:numCache>
                <c:formatCode>General</c:formatCode>
                <c:ptCount val="15"/>
                <c:pt idx="0">
                  <c:v>1</c:v>
                </c:pt>
                <c:pt idx="1">
                  <c:v>1</c:v>
                </c:pt>
                <c:pt idx="2">
                  <c:v>1</c:v>
                </c:pt>
                <c:pt idx="3">
                  <c:v>1</c:v>
                </c:pt>
                <c:pt idx="4">
                  <c:v>1</c:v>
                </c:pt>
                <c:pt idx="5">
                  <c:v>1</c:v>
                </c:pt>
                <c:pt idx="6">
                  <c:v>1</c:v>
                </c:pt>
                <c:pt idx="7">
                  <c:v>1</c:v>
                </c:pt>
                <c:pt idx="8">
                  <c:v>1</c:v>
                </c:pt>
                <c:pt idx="9">
                  <c:v>1</c:v>
                </c:pt>
                <c:pt idx="10">
                  <c:v>1</c:v>
                </c:pt>
                <c:pt idx="11">
                  <c:v>1</c:v>
                </c:pt>
                <c:pt idx="12">
                  <c:v>1</c:v>
                </c:pt>
                <c:pt idx="13">
                  <c:v>1</c:v>
                </c:pt>
                <c:pt idx="14">
                  <c:v>1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0-1869-4F5E-BFD6-D6F1C7B375FF}"/>
            </c:ext>
          </c:extLst>
        </c:ser>
        <c:ser>
          <c:idx val="1"/>
          <c:order val="1"/>
          <c:tx>
            <c:strRef>
              <c:f>Base1!$C$22</c:f>
              <c:strCache>
                <c:ptCount val="1"/>
                <c:pt idx="0">
                  <c:v>Padrão</c:v>
                </c:pt>
              </c:strCache>
            </c:strRef>
          </c:tx>
          <c:spPr>
            <a:ln w="28575" cap="rnd">
              <a:solidFill>
                <a:schemeClr val="accent2"/>
              </a:solidFill>
              <a:round/>
            </a:ln>
            <a:effectLst/>
          </c:spPr>
          <c:marker>
            <c:symbol val="none"/>
          </c:marker>
          <c:cat>
            <c:numRef>
              <c:f>Base1!$A$23:$A$37</c:f>
              <c:numCache>
                <c:formatCode>General</c:formatCode>
                <c:ptCount val="15"/>
                <c:pt idx="0">
                  <c:v>1</c:v>
                </c:pt>
                <c:pt idx="1">
                  <c:v>2</c:v>
                </c:pt>
                <c:pt idx="2">
                  <c:v>4</c:v>
                </c:pt>
                <c:pt idx="3">
                  <c:v>8</c:v>
                </c:pt>
                <c:pt idx="4">
                  <c:v>16</c:v>
                </c:pt>
                <c:pt idx="5">
                  <c:v>32</c:v>
                </c:pt>
                <c:pt idx="6">
                  <c:v>64</c:v>
                </c:pt>
                <c:pt idx="7">
                  <c:v>128</c:v>
                </c:pt>
                <c:pt idx="8">
                  <c:v>256</c:v>
                </c:pt>
                <c:pt idx="9">
                  <c:v>512</c:v>
                </c:pt>
                <c:pt idx="10">
                  <c:v>1024</c:v>
                </c:pt>
                <c:pt idx="11">
                  <c:v>2048</c:v>
                </c:pt>
                <c:pt idx="12">
                  <c:v>4096</c:v>
                </c:pt>
                <c:pt idx="13">
                  <c:v>8192</c:v>
                </c:pt>
                <c:pt idx="14">
                  <c:v>16384</c:v>
                </c:pt>
              </c:numCache>
            </c:numRef>
          </c:cat>
          <c:val>
            <c:numRef>
              <c:f>Base1!$C$23:$C$37</c:f>
              <c:numCache>
                <c:formatCode>General</c:formatCode>
                <c:ptCount val="15"/>
                <c:pt idx="0">
                  <c:v>1</c:v>
                </c:pt>
                <c:pt idx="1">
                  <c:v>1</c:v>
                </c:pt>
                <c:pt idx="2">
                  <c:v>1</c:v>
                </c:pt>
                <c:pt idx="3">
                  <c:v>1</c:v>
                </c:pt>
                <c:pt idx="4">
                  <c:v>1</c:v>
                </c:pt>
                <c:pt idx="5">
                  <c:v>1</c:v>
                </c:pt>
                <c:pt idx="6">
                  <c:v>1</c:v>
                </c:pt>
                <c:pt idx="7">
                  <c:v>1</c:v>
                </c:pt>
                <c:pt idx="8">
                  <c:v>1</c:v>
                </c:pt>
                <c:pt idx="9">
                  <c:v>1</c:v>
                </c:pt>
                <c:pt idx="10">
                  <c:v>1</c:v>
                </c:pt>
                <c:pt idx="11">
                  <c:v>1</c:v>
                </c:pt>
                <c:pt idx="12">
                  <c:v>1</c:v>
                </c:pt>
                <c:pt idx="13">
                  <c:v>1</c:v>
                </c:pt>
                <c:pt idx="14">
                  <c:v>1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1-1869-4F5E-BFD6-D6F1C7B375FF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smooth val="0"/>
        <c:axId val="548283088"/>
        <c:axId val="548285056"/>
      </c:lineChart>
      <c:catAx>
        <c:axId val="548283088"/>
        <c:scaling>
          <c:orientation val="minMax"/>
        </c:scaling>
        <c:delete val="0"/>
        <c:axPos val="b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pt-BR"/>
          </a:p>
        </c:txPr>
        <c:crossAx val="548285056"/>
        <c:crosses val="autoZero"/>
        <c:auto val="1"/>
        <c:lblAlgn val="ctr"/>
        <c:lblOffset val="100"/>
        <c:noMultiLvlLbl val="0"/>
      </c:catAx>
      <c:valAx>
        <c:axId val="548285056"/>
        <c:scaling>
          <c:orientation val="minMax"/>
        </c:scaling>
        <c:delete val="0"/>
        <c:axPos val="l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pt-BR"/>
                  <a:t>Acessos</a:t>
                </a:r>
                <a:r>
                  <a:rPr lang="pt-BR" baseline="0"/>
                  <a:t> Recursivos</a:t>
                </a:r>
                <a:endParaRPr lang="pt-BR"/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sz="1000" b="0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+mn-lt"/>
                  <a:ea typeface="+mn-ea"/>
                  <a:cs typeface="+mn-cs"/>
                </a:defRPr>
              </a:pPr>
              <a:endParaRPr lang="pt-BR"/>
            </a:p>
          </c:txPr>
        </c:title>
        <c:numFmt formatCode="General" sourceLinked="1"/>
        <c:majorTickMark val="none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pt-BR"/>
          </a:p>
        </c:txPr>
        <c:crossAx val="548283088"/>
        <c:crosses val="autoZero"/>
        <c:crossBetween val="between"/>
      </c:valAx>
      <c:dTable>
        <c:showHorzBorder val="1"/>
        <c:showVertBorder val="1"/>
        <c:showOutline val="1"/>
        <c:showKeys val="1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0" spcFirstLastPara="1" vertOverflow="ellipsis" vert="horz" wrap="square" anchor="ctr" anchorCtr="1"/>
          <a:lstStyle/>
          <a:p>
            <a:pPr rtl="0"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pt-BR"/>
          </a:p>
        </c:txPr>
      </c:dTable>
      <c:spPr>
        <a:noFill/>
        <a:ln>
          <a:noFill/>
        </a:ln>
        <a:effectLst/>
      </c:spPr>
    </c:plotArea>
    <c:plotVisOnly val="1"/>
    <c:dispBlanksAs val="gap"/>
    <c:extLst>
      <c:ext xmlns:c16r3="http://schemas.microsoft.com/office/drawing/2017/03/chart" uri="{56B9EC1D-385E-4148-901F-78D8002777C0}">
        <c16r3:dataDisplayOptions16>
          <c16r3:dispNaAsBlank val="1"/>
        </c16r3:dataDisplayOptions16>
      </c:ext>
    </c:extLst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pt-BR"/>
    </a:p>
  </c:txPr>
  <c:externalData r:id="rId3">
    <c:autoUpdate val="0"/>
  </c:externalData>
</c:chartSpace>
</file>

<file path=word/charts/chart3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pt-BR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tx>
        <c:rich>
          <a:bodyPr rot="0" spcFirstLastPara="1" vertOverflow="ellipsis" vert="horz" wrap="square" anchor="ctr" anchorCtr="1"/>
          <a:lstStyle/>
          <a:p>
            <a:pPr>
              <a:defRPr sz="1400" b="0" i="0" u="none" strike="noStrike" kern="1200" spc="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r>
              <a:rPr lang="pt-BR"/>
              <a:t>Base 2 - Tempo (segundos)</a:t>
            </a:r>
          </a:p>
        </c:rich>
      </c:tx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400" b="0" i="0" u="none" strike="noStrike" kern="1200" spc="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pt-BR"/>
        </a:p>
      </c:txPr>
    </c:title>
    <c:autoTitleDeleted val="0"/>
    <c:plotArea>
      <c:layout/>
      <c:lineChart>
        <c:grouping val="standard"/>
        <c:varyColors val="0"/>
        <c:ser>
          <c:idx val="0"/>
          <c:order val="0"/>
          <c:tx>
            <c:strRef>
              <c:f>Base2!$F$22</c:f>
              <c:strCache>
                <c:ptCount val="1"/>
                <c:pt idx="0">
                  <c:v>Karatsuba</c:v>
                </c:pt>
              </c:strCache>
            </c:strRef>
          </c:tx>
          <c:spPr>
            <a:ln w="28575" cap="rnd">
              <a:solidFill>
                <a:schemeClr val="accent1"/>
              </a:solidFill>
              <a:round/>
            </a:ln>
            <a:effectLst/>
          </c:spPr>
          <c:marker>
            <c:symbol val="none"/>
          </c:marker>
          <c:cat>
            <c:numRef>
              <c:f>Base2!$E$23:$E$37</c:f>
              <c:numCache>
                <c:formatCode>General</c:formatCode>
                <c:ptCount val="15"/>
                <c:pt idx="0">
                  <c:v>1</c:v>
                </c:pt>
                <c:pt idx="1">
                  <c:v>2</c:v>
                </c:pt>
                <c:pt idx="2">
                  <c:v>4</c:v>
                </c:pt>
                <c:pt idx="3">
                  <c:v>8</c:v>
                </c:pt>
                <c:pt idx="4">
                  <c:v>16</c:v>
                </c:pt>
                <c:pt idx="5">
                  <c:v>32</c:v>
                </c:pt>
                <c:pt idx="6">
                  <c:v>64</c:v>
                </c:pt>
                <c:pt idx="7">
                  <c:v>128</c:v>
                </c:pt>
                <c:pt idx="8">
                  <c:v>256</c:v>
                </c:pt>
                <c:pt idx="9">
                  <c:v>512</c:v>
                </c:pt>
                <c:pt idx="10">
                  <c:v>1024</c:v>
                </c:pt>
                <c:pt idx="11">
                  <c:v>2048</c:v>
                </c:pt>
                <c:pt idx="12">
                  <c:v>4096</c:v>
                </c:pt>
                <c:pt idx="13">
                  <c:v>8192</c:v>
                </c:pt>
                <c:pt idx="14">
                  <c:v>16384</c:v>
                </c:pt>
              </c:numCache>
            </c:numRef>
          </c:cat>
          <c:val>
            <c:numRef>
              <c:f>Base2!$F$23:$F$37</c:f>
              <c:numCache>
                <c:formatCode>General</c:formatCode>
                <c:ptCount val="15"/>
                <c:pt idx="0">
                  <c:v>0</c:v>
                </c:pt>
                <c:pt idx="1">
                  <c:v>0</c:v>
                </c:pt>
                <c:pt idx="2">
                  <c:v>0</c:v>
                </c:pt>
                <c:pt idx="3">
                  <c:v>0</c:v>
                </c:pt>
                <c:pt idx="4">
                  <c:v>0</c:v>
                </c:pt>
                <c:pt idx="5">
                  <c:v>0</c:v>
                </c:pt>
                <c:pt idx="6">
                  <c:v>0</c:v>
                </c:pt>
                <c:pt idx="7">
                  <c:v>1E-3</c:v>
                </c:pt>
                <c:pt idx="8">
                  <c:v>1E-3</c:v>
                </c:pt>
                <c:pt idx="9">
                  <c:v>1.2999999999999999E-2</c:v>
                </c:pt>
                <c:pt idx="10">
                  <c:v>5.1999999999999998E-2</c:v>
                </c:pt>
                <c:pt idx="11">
                  <c:v>0.2</c:v>
                </c:pt>
                <c:pt idx="12">
                  <c:v>0.64800000000000002</c:v>
                </c:pt>
                <c:pt idx="13">
                  <c:v>1.8660000000000001</c:v>
                </c:pt>
                <c:pt idx="14">
                  <c:v>5.601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0-6521-428D-B500-A4491873652C}"/>
            </c:ext>
          </c:extLst>
        </c:ser>
        <c:ser>
          <c:idx val="1"/>
          <c:order val="1"/>
          <c:tx>
            <c:strRef>
              <c:f>Base2!$G$22</c:f>
              <c:strCache>
                <c:ptCount val="1"/>
                <c:pt idx="0">
                  <c:v>Padrão</c:v>
                </c:pt>
              </c:strCache>
            </c:strRef>
          </c:tx>
          <c:spPr>
            <a:ln w="28575" cap="rnd">
              <a:solidFill>
                <a:schemeClr val="accent2"/>
              </a:solidFill>
              <a:round/>
            </a:ln>
            <a:effectLst/>
          </c:spPr>
          <c:marker>
            <c:symbol val="none"/>
          </c:marker>
          <c:cat>
            <c:numRef>
              <c:f>Base2!$E$23:$E$37</c:f>
              <c:numCache>
                <c:formatCode>General</c:formatCode>
                <c:ptCount val="15"/>
                <c:pt idx="0">
                  <c:v>1</c:v>
                </c:pt>
                <c:pt idx="1">
                  <c:v>2</c:v>
                </c:pt>
                <c:pt idx="2">
                  <c:v>4</c:v>
                </c:pt>
                <c:pt idx="3">
                  <c:v>8</c:v>
                </c:pt>
                <c:pt idx="4">
                  <c:v>16</c:v>
                </c:pt>
                <c:pt idx="5">
                  <c:v>32</c:v>
                </c:pt>
                <c:pt idx="6">
                  <c:v>64</c:v>
                </c:pt>
                <c:pt idx="7">
                  <c:v>128</c:v>
                </c:pt>
                <c:pt idx="8">
                  <c:v>256</c:v>
                </c:pt>
                <c:pt idx="9">
                  <c:v>512</c:v>
                </c:pt>
                <c:pt idx="10">
                  <c:v>1024</c:v>
                </c:pt>
                <c:pt idx="11">
                  <c:v>2048</c:v>
                </c:pt>
                <c:pt idx="12">
                  <c:v>4096</c:v>
                </c:pt>
                <c:pt idx="13">
                  <c:v>8192</c:v>
                </c:pt>
                <c:pt idx="14">
                  <c:v>16384</c:v>
                </c:pt>
              </c:numCache>
            </c:numRef>
          </c:cat>
          <c:val>
            <c:numRef>
              <c:f>Base2!$G$23:$G$37</c:f>
              <c:numCache>
                <c:formatCode>General</c:formatCode>
                <c:ptCount val="15"/>
                <c:pt idx="0">
                  <c:v>0</c:v>
                </c:pt>
                <c:pt idx="1">
                  <c:v>0</c:v>
                </c:pt>
                <c:pt idx="2">
                  <c:v>0</c:v>
                </c:pt>
                <c:pt idx="3">
                  <c:v>0</c:v>
                </c:pt>
                <c:pt idx="4">
                  <c:v>0</c:v>
                </c:pt>
                <c:pt idx="5">
                  <c:v>0</c:v>
                </c:pt>
                <c:pt idx="6">
                  <c:v>1E-3</c:v>
                </c:pt>
                <c:pt idx="7">
                  <c:v>1E-3</c:v>
                </c:pt>
                <c:pt idx="8">
                  <c:v>2.1000000000000001E-2</c:v>
                </c:pt>
                <c:pt idx="9">
                  <c:v>0.16400000000000001</c:v>
                </c:pt>
                <c:pt idx="10">
                  <c:v>0.57399999999999995</c:v>
                </c:pt>
                <c:pt idx="11">
                  <c:v>2.6890000000000001</c:v>
                </c:pt>
                <c:pt idx="12">
                  <c:v>10.528</c:v>
                </c:pt>
                <c:pt idx="13">
                  <c:v>40.682000000000002</c:v>
                </c:pt>
                <c:pt idx="14">
                  <c:v>162.92099999999999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1-6521-428D-B500-A4491873652C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smooth val="0"/>
        <c:axId val="426021816"/>
        <c:axId val="426022800"/>
      </c:lineChart>
      <c:catAx>
        <c:axId val="426021816"/>
        <c:scaling>
          <c:orientation val="minMax"/>
        </c:scaling>
        <c:delete val="0"/>
        <c:axPos val="b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pt-BR"/>
          </a:p>
        </c:txPr>
        <c:crossAx val="426022800"/>
        <c:crosses val="autoZero"/>
        <c:auto val="1"/>
        <c:lblAlgn val="ctr"/>
        <c:lblOffset val="100"/>
        <c:noMultiLvlLbl val="0"/>
      </c:catAx>
      <c:valAx>
        <c:axId val="426022800"/>
        <c:scaling>
          <c:orientation val="minMax"/>
        </c:scaling>
        <c:delete val="0"/>
        <c:axPos val="l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pt-BR"/>
                  <a:t>Tempo (s)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sz="1000" b="0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+mn-lt"/>
                  <a:ea typeface="+mn-ea"/>
                  <a:cs typeface="+mn-cs"/>
                </a:defRPr>
              </a:pPr>
              <a:endParaRPr lang="pt-BR"/>
            </a:p>
          </c:txPr>
        </c:title>
        <c:numFmt formatCode="General" sourceLinked="1"/>
        <c:majorTickMark val="none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pt-BR"/>
          </a:p>
        </c:txPr>
        <c:crossAx val="426021816"/>
        <c:crosses val="autoZero"/>
        <c:crossBetween val="between"/>
      </c:valAx>
      <c:dTable>
        <c:showHorzBorder val="1"/>
        <c:showVertBorder val="1"/>
        <c:showOutline val="1"/>
        <c:showKeys val="1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0" spcFirstLastPara="1" vertOverflow="ellipsis" vert="horz" wrap="square" anchor="ctr" anchorCtr="1"/>
          <a:lstStyle/>
          <a:p>
            <a:pPr rtl="0"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pt-BR"/>
          </a:p>
        </c:txPr>
      </c:dTable>
      <c:spPr>
        <a:noFill/>
        <a:ln>
          <a:noFill/>
        </a:ln>
        <a:effectLst/>
      </c:spPr>
    </c:plotArea>
    <c:plotVisOnly val="1"/>
    <c:dispBlanksAs val="gap"/>
    <c:extLst>
      <c:ext xmlns:c16r3="http://schemas.microsoft.com/office/drawing/2017/03/chart" uri="{56B9EC1D-385E-4148-901F-78D8002777C0}">
        <c16r3:dataDisplayOptions16>
          <c16r3:dispNaAsBlank val="1"/>
        </c16r3:dataDisplayOptions16>
      </c:ext>
    </c:extLst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pt-BR"/>
    </a:p>
  </c:txPr>
  <c:externalData r:id="rId3">
    <c:autoUpdate val="0"/>
  </c:externalData>
</c:chartSpace>
</file>

<file path=word/charts/chart4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pt-BR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tx>
        <c:rich>
          <a:bodyPr rot="0" spcFirstLastPara="1" vertOverflow="ellipsis" vert="horz" wrap="square" anchor="ctr" anchorCtr="1"/>
          <a:lstStyle/>
          <a:p>
            <a:pPr>
              <a:defRPr sz="1400" b="0" i="0" u="none" strike="noStrike" kern="1200" spc="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r>
              <a:rPr lang="pt-BR"/>
              <a:t>Base 2 - Acessos Recursivos</a:t>
            </a:r>
          </a:p>
        </c:rich>
      </c:tx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400" b="0" i="0" u="none" strike="noStrike" kern="1200" spc="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pt-BR"/>
        </a:p>
      </c:txPr>
    </c:title>
    <c:autoTitleDeleted val="0"/>
    <c:plotArea>
      <c:layout/>
      <c:lineChart>
        <c:grouping val="standard"/>
        <c:varyColors val="0"/>
        <c:ser>
          <c:idx val="0"/>
          <c:order val="0"/>
          <c:tx>
            <c:strRef>
              <c:f>Base2!$B$22</c:f>
              <c:strCache>
                <c:ptCount val="1"/>
                <c:pt idx="0">
                  <c:v>Karatsuba</c:v>
                </c:pt>
              </c:strCache>
            </c:strRef>
          </c:tx>
          <c:spPr>
            <a:ln w="28575" cap="rnd">
              <a:solidFill>
                <a:schemeClr val="accent1"/>
              </a:solidFill>
              <a:round/>
            </a:ln>
            <a:effectLst/>
          </c:spPr>
          <c:marker>
            <c:symbol val="none"/>
          </c:marker>
          <c:cat>
            <c:numRef>
              <c:f>Base2!$A$23:$A$37</c:f>
              <c:numCache>
                <c:formatCode>General</c:formatCode>
                <c:ptCount val="15"/>
                <c:pt idx="0">
                  <c:v>1</c:v>
                </c:pt>
                <c:pt idx="1">
                  <c:v>2</c:v>
                </c:pt>
                <c:pt idx="2">
                  <c:v>4</c:v>
                </c:pt>
                <c:pt idx="3">
                  <c:v>8</c:v>
                </c:pt>
                <c:pt idx="4">
                  <c:v>16</c:v>
                </c:pt>
                <c:pt idx="5">
                  <c:v>32</c:v>
                </c:pt>
                <c:pt idx="6">
                  <c:v>64</c:v>
                </c:pt>
                <c:pt idx="7">
                  <c:v>128</c:v>
                </c:pt>
                <c:pt idx="8">
                  <c:v>256</c:v>
                </c:pt>
                <c:pt idx="9">
                  <c:v>512</c:v>
                </c:pt>
                <c:pt idx="10">
                  <c:v>1024</c:v>
                </c:pt>
                <c:pt idx="11">
                  <c:v>2048</c:v>
                </c:pt>
                <c:pt idx="12">
                  <c:v>4096</c:v>
                </c:pt>
                <c:pt idx="13">
                  <c:v>8192</c:v>
                </c:pt>
                <c:pt idx="14">
                  <c:v>16384</c:v>
                </c:pt>
              </c:numCache>
            </c:numRef>
          </c:cat>
          <c:val>
            <c:numRef>
              <c:f>Base2!$B$23:$B$37</c:f>
              <c:numCache>
                <c:formatCode>General</c:formatCode>
                <c:ptCount val="15"/>
                <c:pt idx="0">
                  <c:v>1</c:v>
                </c:pt>
                <c:pt idx="1">
                  <c:v>1</c:v>
                </c:pt>
                <c:pt idx="2">
                  <c:v>10</c:v>
                </c:pt>
                <c:pt idx="3">
                  <c:v>34</c:v>
                </c:pt>
                <c:pt idx="4">
                  <c:v>112</c:v>
                </c:pt>
                <c:pt idx="5">
                  <c:v>226</c:v>
                </c:pt>
                <c:pt idx="6">
                  <c:v>1075</c:v>
                </c:pt>
                <c:pt idx="7">
                  <c:v>2740</c:v>
                </c:pt>
                <c:pt idx="8">
                  <c:v>8479</c:v>
                </c:pt>
                <c:pt idx="9">
                  <c:v>26101</c:v>
                </c:pt>
                <c:pt idx="10">
                  <c:v>78877</c:v>
                </c:pt>
                <c:pt idx="11">
                  <c:v>236581</c:v>
                </c:pt>
                <c:pt idx="12">
                  <c:v>703807</c:v>
                </c:pt>
                <c:pt idx="13">
                  <c:v>2124637</c:v>
                </c:pt>
                <c:pt idx="14">
                  <c:v>6360397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0-32ED-4DE2-B4A9-F22141934F44}"/>
            </c:ext>
          </c:extLst>
        </c:ser>
        <c:ser>
          <c:idx val="1"/>
          <c:order val="1"/>
          <c:tx>
            <c:strRef>
              <c:f>Base2!$C$22</c:f>
              <c:strCache>
                <c:ptCount val="1"/>
                <c:pt idx="0">
                  <c:v>Padrão</c:v>
                </c:pt>
              </c:strCache>
            </c:strRef>
          </c:tx>
          <c:spPr>
            <a:ln w="28575" cap="rnd">
              <a:solidFill>
                <a:schemeClr val="accent2"/>
              </a:solidFill>
              <a:round/>
            </a:ln>
            <a:effectLst/>
          </c:spPr>
          <c:marker>
            <c:symbol val="none"/>
          </c:marker>
          <c:cat>
            <c:numRef>
              <c:f>Base2!$A$23:$A$37</c:f>
              <c:numCache>
                <c:formatCode>General</c:formatCode>
                <c:ptCount val="15"/>
                <c:pt idx="0">
                  <c:v>1</c:v>
                </c:pt>
                <c:pt idx="1">
                  <c:v>2</c:v>
                </c:pt>
                <c:pt idx="2">
                  <c:v>4</c:v>
                </c:pt>
                <c:pt idx="3">
                  <c:v>8</c:v>
                </c:pt>
                <c:pt idx="4">
                  <c:v>16</c:v>
                </c:pt>
                <c:pt idx="5">
                  <c:v>32</c:v>
                </c:pt>
                <c:pt idx="6">
                  <c:v>64</c:v>
                </c:pt>
                <c:pt idx="7">
                  <c:v>128</c:v>
                </c:pt>
                <c:pt idx="8">
                  <c:v>256</c:v>
                </c:pt>
                <c:pt idx="9">
                  <c:v>512</c:v>
                </c:pt>
                <c:pt idx="10">
                  <c:v>1024</c:v>
                </c:pt>
                <c:pt idx="11">
                  <c:v>2048</c:v>
                </c:pt>
                <c:pt idx="12">
                  <c:v>4096</c:v>
                </c:pt>
                <c:pt idx="13">
                  <c:v>8192</c:v>
                </c:pt>
                <c:pt idx="14">
                  <c:v>16384</c:v>
                </c:pt>
              </c:numCache>
            </c:numRef>
          </c:cat>
          <c:val>
            <c:numRef>
              <c:f>Base2!$C$23:$C$37</c:f>
              <c:numCache>
                <c:formatCode>General</c:formatCode>
                <c:ptCount val="15"/>
                <c:pt idx="0">
                  <c:v>1</c:v>
                </c:pt>
                <c:pt idx="1">
                  <c:v>1</c:v>
                </c:pt>
                <c:pt idx="2">
                  <c:v>13</c:v>
                </c:pt>
                <c:pt idx="3">
                  <c:v>65</c:v>
                </c:pt>
                <c:pt idx="4">
                  <c:v>285</c:v>
                </c:pt>
                <c:pt idx="5">
                  <c:v>753</c:v>
                </c:pt>
                <c:pt idx="6">
                  <c:v>5093</c:v>
                </c:pt>
                <c:pt idx="7">
                  <c:v>16101</c:v>
                </c:pt>
                <c:pt idx="8">
                  <c:v>65597</c:v>
                </c:pt>
                <c:pt idx="9">
                  <c:v>261153</c:v>
                </c:pt>
                <c:pt idx="10">
                  <c:v>1074453</c:v>
                </c:pt>
                <c:pt idx="11">
                  <c:v>4304597</c:v>
                </c:pt>
                <c:pt idx="12">
                  <c:v>17091517</c:v>
                </c:pt>
                <c:pt idx="13">
                  <c:v>68265201</c:v>
                </c:pt>
                <c:pt idx="14">
                  <c:v>272774013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1-32ED-4DE2-B4A9-F22141934F44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smooth val="0"/>
        <c:axId val="548283088"/>
        <c:axId val="548285056"/>
      </c:lineChart>
      <c:catAx>
        <c:axId val="548283088"/>
        <c:scaling>
          <c:orientation val="minMax"/>
        </c:scaling>
        <c:delete val="0"/>
        <c:axPos val="b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pt-BR"/>
          </a:p>
        </c:txPr>
        <c:crossAx val="548285056"/>
        <c:crosses val="autoZero"/>
        <c:auto val="1"/>
        <c:lblAlgn val="ctr"/>
        <c:lblOffset val="100"/>
        <c:noMultiLvlLbl val="0"/>
      </c:catAx>
      <c:valAx>
        <c:axId val="548285056"/>
        <c:scaling>
          <c:orientation val="minMax"/>
        </c:scaling>
        <c:delete val="0"/>
        <c:axPos val="l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pt-BR"/>
                  <a:t>Acessos</a:t>
                </a:r>
                <a:r>
                  <a:rPr lang="pt-BR" baseline="0"/>
                  <a:t> Recursivos</a:t>
                </a:r>
                <a:endParaRPr lang="pt-BR"/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sz="1000" b="0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+mn-lt"/>
                  <a:ea typeface="+mn-ea"/>
                  <a:cs typeface="+mn-cs"/>
                </a:defRPr>
              </a:pPr>
              <a:endParaRPr lang="pt-BR"/>
            </a:p>
          </c:txPr>
        </c:title>
        <c:numFmt formatCode="General" sourceLinked="1"/>
        <c:majorTickMark val="none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pt-BR"/>
          </a:p>
        </c:txPr>
        <c:crossAx val="548283088"/>
        <c:crosses val="autoZero"/>
        <c:crossBetween val="between"/>
      </c:valAx>
      <c:dTable>
        <c:showHorzBorder val="1"/>
        <c:showVertBorder val="1"/>
        <c:showOutline val="1"/>
        <c:showKeys val="1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0" spcFirstLastPara="1" vertOverflow="ellipsis" vert="horz" wrap="square" anchor="ctr" anchorCtr="1"/>
          <a:lstStyle/>
          <a:p>
            <a:pPr rtl="0"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pt-BR"/>
          </a:p>
        </c:txPr>
      </c:dTable>
      <c:spPr>
        <a:noFill/>
        <a:ln>
          <a:noFill/>
        </a:ln>
        <a:effectLst/>
      </c:spPr>
    </c:plotArea>
    <c:plotVisOnly val="1"/>
    <c:dispBlanksAs val="gap"/>
    <c:extLst>
      <c:ext xmlns:c16r3="http://schemas.microsoft.com/office/drawing/2017/03/chart" uri="{56B9EC1D-385E-4148-901F-78D8002777C0}">
        <c16r3:dataDisplayOptions16>
          <c16r3:dispNaAsBlank val="1"/>
        </c16r3:dataDisplayOptions16>
      </c:ext>
    </c:extLst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pt-BR"/>
    </a:p>
  </c:txPr>
  <c:externalData r:id="rId3">
    <c:autoUpdate val="0"/>
  </c:externalData>
</c:chartSpace>
</file>

<file path=word/charts/chart5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pt-BR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tx>
        <c:rich>
          <a:bodyPr rot="0" spcFirstLastPara="1" vertOverflow="ellipsis" vert="horz" wrap="square" anchor="ctr" anchorCtr="1"/>
          <a:lstStyle/>
          <a:p>
            <a:pPr>
              <a:defRPr sz="1400" b="0" i="0" u="none" strike="noStrike" kern="1200" spc="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r>
              <a:rPr lang="pt-BR"/>
              <a:t>Base 4 - Tempo (segundos)</a:t>
            </a:r>
          </a:p>
        </c:rich>
      </c:tx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400" b="0" i="0" u="none" strike="noStrike" kern="1200" spc="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pt-BR"/>
        </a:p>
      </c:txPr>
    </c:title>
    <c:autoTitleDeleted val="0"/>
    <c:plotArea>
      <c:layout/>
      <c:lineChart>
        <c:grouping val="standard"/>
        <c:varyColors val="0"/>
        <c:ser>
          <c:idx val="0"/>
          <c:order val="0"/>
          <c:tx>
            <c:strRef>
              <c:f>Base4!$F$22</c:f>
              <c:strCache>
                <c:ptCount val="1"/>
                <c:pt idx="0">
                  <c:v>Karatsuba</c:v>
                </c:pt>
              </c:strCache>
            </c:strRef>
          </c:tx>
          <c:spPr>
            <a:ln w="28575" cap="rnd">
              <a:solidFill>
                <a:schemeClr val="accent1"/>
              </a:solidFill>
              <a:round/>
            </a:ln>
            <a:effectLst/>
          </c:spPr>
          <c:marker>
            <c:symbol val="none"/>
          </c:marker>
          <c:cat>
            <c:numRef>
              <c:f>Base4!$E$23:$E$37</c:f>
              <c:numCache>
                <c:formatCode>General</c:formatCode>
                <c:ptCount val="15"/>
                <c:pt idx="0">
                  <c:v>1</c:v>
                </c:pt>
                <c:pt idx="1">
                  <c:v>2</c:v>
                </c:pt>
                <c:pt idx="2">
                  <c:v>4</c:v>
                </c:pt>
                <c:pt idx="3">
                  <c:v>8</c:v>
                </c:pt>
                <c:pt idx="4">
                  <c:v>16</c:v>
                </c:pt>
                <c:pt idx="5">
                  <c:v>32</c:v>
                </c:pt>
                <c:pt idx="6">
                  <c:v>64</c:v>
                </c:pt>
                <c:pt idx="7">
                  <c:v>128</c:v>
                </c:pt>
                <c:pt idx="8">
                  <c:v>256</c:v>
                </c:pt>
                <c:pt idx="9">
                  <c:v>512</c:v>
                </c:pt>
                <c:pt idx="10">
                  <c:v>1024</c:v>
                </c:pt>
                <c:pt idx="11">
                  <c:v>2048</c:v>
                </c:pt>
                <c:pt idx="12">
                  <c:v>4096</c:v>
                </c:pt>
                <c:pt idx="13">
                  <c:v>8192</c:v>
                </c:pt>
                <c:pt idx="14">
                  <c:v>16384</c:v>
                </c:pt>
              </c:numCache>
            </c:numRef>
          </c:cat>
          <c:val>
            <c:numRef>
              <c:f>Base4!$F$23:$F$37</c:f>
              <c:numCache>
                <c:formatCode>General</c:formatCode>
                <c:ptCount val="15"/>
                <c:pt idx="0">
                  <c:v>0</c:v>
                </c:pt>
                <c:pt idx="1">
                  <c:v>0</c:v>
                </c:pt>
                <c:pt idx="2">
                  <c:v>0</c:v>
                </c:pt>
                <c:pt idx="3">
                  <c:v>0</c:v>
                </c:pt>
                <c:pt idx="4">
                  <c:v>0</c:v>
                </c:pt>
                <c:pt idx="5">
                  <c:v>0</c:v>
                </c:pt>
                <c:pt idx="6">
                  <c:v>0</c:v>
                </c:pt>
                <c:pt idx="7">
                  <c:v>0</c:v>
                </c:pt>
                <c:pt idx="8">
                  <c:v>1.4999999999999999E-2</c:v>
                </c:pt>
                <c:pt idx="9">
                  <c:v>3.1E-2</c:v>
                </c:pt>
                <c:pt idx="10">
                  <c:v>7.8E-2</c:v>
                </c:pt>
                <c:pt idx="11">
                  <c:v>0.23400000000000001</c:v>
                </c:pt>
                <c:pt idx="12">
                  <c:v>0.68700000000000006</c:v>
                </c:pt>
                <c:pt idx="13">
                  <c:v>2.14</c:v>
                </c:pt>
                <c:pt idx="14">
                  <c:v>7.5149999999999997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0-71F5-43EC-B628-B30E907769B5}"/>
            </c:ext>
          </c:extLst>
        </c:ser>
        <c:ser>
          <c:idx val="1"/>
          <c:order val="1"/>
          <c:tx>
            <c:strRef>
              <c:f>Base4!$G$22</c:f>
              <c:strCache>
                <c:ptCount val="1"/>
                <c:pt idx="0">
                  <c:v>Padrão</c:v>
                </c:pt>
              </c:strCache>
            </c:strRef>
          </c:tx>
          <c:spPr>
            <a:ln w="28575" cap="rnd">
              <a:solidFill>
                <a:schemeClr val="accent2"/>
              </a:solidFill>
              <a:round/>
            </a:ln>
            <a:effectLst/>
          </c:spPr>
          <c:marker>
            <c:symbol val="none"/>
          </c:marker>
          <c:cat>
            <c:numRef>
              <c:f>Base4!$E$23:$E$37</c:f>
              <c:numCache>
                <c:formatCode>General</c:formatCode>
                <c:ptCount val="15"/>
                <c:pt idx="0">
                  <c:v>1</c:v>
                </c:pt>
                <c:pt idx="1">
                  <c:v>2</c:v>
                </c:pt>
                <c:pt idx="2">
                  <c:v>4</c:v>
                </c:pt>
                <c:pt idx="3">
                  <c:v>8</c:v>
                </c:pt>
                <c:pt idx="4">
                  <c:v>16</c:v>
                </c:pt>
                <c:pt idx="5">
                  <c:v>32</c:v>
                </c:pt>
                <c:pt idx="6">
                  <c:v>64</c:v>
                </c:pt>
                <c:pt idx="7">
                  <c:v>128</c:v>
                </c:pt>
                <c:pt idx="8">
                  <c:v>256</c:v>
                </c:pt>
                <c:pt idx="9">
                  <c:v>512</c:v>
                </c:pt>
                <c:pt idx="10">
                  <c:v>1024</c:v>
                </c:pt>
                <c:pt idx="11">
                  <c:v>2048</c:v>
                </c:pt>
                <c:pt idx="12">
                  <c:v>4096</c:v>
                </c:pt>
                <c:pt idx="13">
                  <c:v>8192</c:v>
                </c:pt>
                <c:pt idx="14">
                  <c:v>16384</c:v>
                </c:pt>
              </c:numCache>
            </c:numRef>
          </c:cat>
          <c:val>
            <c:numRef>
              <c:f>Base4!$G$23:$G$37</c:f>
              <c:numCache>
                <c:formatCode>General</c:formatCode>
                <c:ptCount val="15"/>
                <c:pt idx="0">
                  <c:v>0</c:v>
                </c:pt>
                <c:pt idx="1">
                  <c:v>0</c:v>
                </c:pt>
                <c:pt idx="2">
                  <c:v>0</c:v>
                </c:pt>
                <c:pt idx="3">
                  <c:v>0</c:v>
                </c:pt>
                <c:pt idx="4">
                  <c:v>0</c:v>
                </c:pt>
                <c:pt idx="5">
                  <c:v>0</c:v>
                </c:pt>
                <c:pt idx="6">
                  <c:v>0</c:v>
                </c:pt>
                <c:pt idx="7">
                  <c:v>1.6E-2</c:v>
                </c:pt>
                <c:pt idx="8">
                  <c:v>6.2E-2</c:v>
                </c:pt>
                <c:pt idx="9">
                  <c:v>0.25</c:v>
                </c:pt>
                <c:pt idx="10">
                  <c:v>0.81</c:v>
                </c:pt>
                <c:pt idx="11">
                  <c:v>3.2370000000000001</c:v>
                </c:pt>
                <c:pt idx="12">
                  <c:v>13.061999999999999</c:v>
                </c:pt>
                <c:pt idx="13">
                  <c:v>59.822000000000003</c:v>
                </c:pt>
                <c:pt idx="14">
                  <c:v>233.959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1-71F5-43EC-B628-B30E907769B5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smooth val="0"/>
        <c:axId val="426021816"/>
        <c:axId val="426022800"/>
      </c:lineChart>
      <c:catAx>
        <c:axId val="426021816"/>
        <c:scaling>
          <c:orientation val="minMax"/>
        </c:scaling>
        <c:delete val="0"/>
        <c:axPos val="b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pt-BR"/>
          </a:p>
        </c:txPr>
        <c:crossAx val="426022800"/>
        <c:crosses val="autoZero"/>
        <c:auto val="1"/>
        <c:lblAlgn val="ctr"/>
        <c:lblOffset val="100"/>
        <c:noMultiLvlLbl val="0"/>
      </c:catAx>
      <c:valAx>
        <c:axId val="426022800"/>
        <c:scaling>
          <c:orientation val="minMax"/>
        </c:scaling>
        <c:delete val="0"/>
        <c:axPos val="l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pt-BR"/>
                  <a:t>Tempo (s)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sz="1000" b="0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+mn-lt"/>
                  <a:ea typeface="+mn-ea"/>
                  <a:cs typeface="+mn-cs"/>
                </a:defRPr>
              </a:pPr>
              <a:endParaRPr lang="pt-BR"/>
            </a:p>
          </c:txPr>
        </c:title>
        <c:numFmt formatCode="General" sourceLinked="1"/>
        <c:majorTickMark val="none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pt-BR"/>
          </a:p>
        </c:txPr>
        <c:crossAx val="426021816"/>
        <c:crosses val="autoZero"/>
        <c:crossBetween val="between"/>
      </c:valAx>
      <c:dTable>
        <c:showHorzBorder val="1"/>
        <c:showVertBorder val="1"/>
        <c:showOutline val="1"/>
        <c:showKeys val="1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0" spcFirstLastPara="1" vertOverflow="ellipsis" vert="horz" wrap="square" anchor="ctr" anchorCtr="1"/>
          <a:lstStyle/>
          <a:p>
            <a:pPr rtl="0"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pt-BR"/>
          </a:p>
        </c:txPr>
      </c:dTable>
      <c:spPr>
        <a:noFill/>
        <a:ln>
          <a:noFill/>
        </a:ln>
        <a:effectLst/>
      </c:spPr>
    </c:plotArea>
    <c:plotVisOnly val="1"/>
    <c:dispBlanksAs val="gap"/>
    <c:extLst>
      <c:ext xmlns:c16r3="http://schemas.microsoft.com/office/drawing/2017/03/chart" uri="{56B9EC1D-385E-4148-901F-78D8002777C0}">
        <c16r3:dataDisplayOptions16>
          <c16r3:dispNaAsBlank val="1"/>
        </c16r3:dataDisplayOptions16>
      </c:ext>
    </c:extLst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pt-BR"/>
    </a:p>
  </c:txPr>
  <c:externalData r:id="rId3">
    <c:autoUpdate val="0"/>
  </c:externalData>
</c:chartSpace>
</file>

<file path=word/charts/chart6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pt-BR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tx>
        <c:rich>
          <a:bodyPr rot="0" spcFirstLastPara="1" vertOverflow="ellipsis" vert="horz" wrap="square" anchor="ctr" anchorCtr="1"/>
          <a:lstStyle/>
          <a:p>
            <a:pPr>
              <a:defRPr sz="1400" b="0" i="0" u="none" strike="noStrike" kern="1200" spc="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r>
              <a:rPr lang="pt-BR"/>
              <a:t>Base 4 - Acessos Recursivos</a:t>
            </a:r>
          </a:p>
        </c:rich>
      </c:tx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400" b="0" i="0" u="none" strike="noStrike" kern="1200" spc="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pt-BR"/>
        </a:p>
      </c:txPr>
    </c:title>
    <c:autoTitleDeleted val="0"/>
    <c:plotArea>
      <c:layout/>
      <c:lineChart>
        <c:grouping val="standard"/>
        <c:varyColors val="0"/>
        <c:ser>
          <c:idx val="0"/>
          <c:order val="0"/>
          <c:tx>
            <c:strRef>
              <c:f>Base4!$B$22</c:f>
              <c:strCache>
                <c:ptCount val="1"/>
                <c:pt idx="0">
                  <c:v>Karatsuba</c:v>
                </c:pt>
              </c:strCache>
            </c:strRef>
          </c:tx>
          <c:spPr>
            <a:ln w="28575" cap="rnd">
              <a:solidFill>
                <a:schemeClr val="accent1"/>
              </a:solidFill>
              <a:round/>
            </a:ln>
            <a:effectLst/>
          </c:spPr>
          <c:marker>
            <c:symbol val="none"/>
          </c:marker>
          <c:cat>
            <c:numRef>
              <c:f>Base4!$A$23:$A$37</c:f>
              <c:numCache>
                <c:formatCode>General</c:formatCode>
                <c:ptCount val="15"/>
                <c:pt idx="0">
                  <c:v>1</c:v>
                </c:pt>
                <c:pt idx="1">
                  <c:v>2</c:v>
                </c:pt>
                <c:pt idx="2">
                  <c:v>4</c:v>
                </c:pt>
                <c:pt idx="3">
                  <c:v>8</c:v>
                </c:pt>
                <c:pt idx="4">
                  <c:v>16</c:v>
                </c:pt>
                <c:pt idx="5">
                  <c:v>32</c:v>
                </c:pt>
                <c:pt idx="6">
                  <c:v>64</c:v>
                </c:pt>
                <c:pt idx="7">
                  <c:v>128</c:v>
                </c:pt>
                <c:pt idx="8">
                  <c:v>256</c:v>
                </c:pt>
                <c:pt idx="9">
                  <c:v>512</c:v>
                </c:pt>
                <c:pt idx="10">
                  <c:v>1024</c:v>
                </c:pt>
                <c:pt idx="11">
                  <c:v>2048</c:v>
                </c:pt>
                <c:pt idx="12">
                  <c:v>4096</c:v>
                </c:pt>
                <c:pt idx="13">
                  <c:v>8192</c:v>
                </c:pt>
                <c:pt idx="14">
                  <c:v>16384</c:v>
                </c:pt>
              </c:numCache>
            </c:numRef>
          </c:cat>
          <c:val>
            <c:numRef>
              <c:f>Base4!$B$23:$B$37</c:f>
              <c:numCache>
                <c:formatCode>General</c:formatCode>
                <c:ptCount val="15"/>
                <c:pt idx="0">
                  <c:v>1</c:v>
                </c:pt>
                <c:pt idx="1">
                  <c:v>4</c:v>
                </c:pt>
                <c:pt idx="2">
                  <c:v>16</c:v>
                </c:pt>
                <c:pt idx="3">
                  <c:v>34</c:v>
                </c:pt>
                <c:pt idx="4">
                  <c:v>139</c:v>
                </c:pt>
                <c:pt idx="5">
                  <c:v>487</c:v>
                </c:pt>
                <c:pt idx="6">
                  <c:v>1423</c:v>
                </c:pt>
                <c:pt idx="7">
                  <c:v>4516</c:v>
                </c:pt>
                <c:pt idx="8">
                  <c:v>12931</c:v>
                </c:pt>
                <c:pt idx="9">
                  <c:v>38008</c:v>
                </c:pt>
                <c:pt idx="10">
                  <c:v>113857</c:v>
                </c:pt>
                <c:pt idx="11">
                  <c:v>338632</c:v>
                </c:pt>
                <c:pt idx="12">
                  <c:v>1018300</c:v>
                </c:pt>
                <c:pt idx="13">
                  <c:v>3066631</c:v>
                </c:pt>
                <c:pt idx="14">
                  <c:v>9180691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0-9620-451E-A7DD-8A00416FFB8C}"/>
            </c:ext>
          </c:extLst>
        </c:ser>
        <c:ser>
          <c:idx val="1"/>
          <c:order val="1"/>
          <c:tx>
            <c:strRef>
              <c:f>Base4!$C$22</c:f>
              <c:strCache>
                <c:ptCount val="1"/>
                <c:pt idx="0">
                  <c:v>Padrão</c:v>
                </c:pt>
              </c:strCache>
            </c:strRef>
          </c:tx>
          <c:spPr>
            <a:ln w="28575" cap="rnd">
              <a:solidFill>
                <a:schemeClr val="accent2"/>
              </a:solidFill>
              <a:round/>
            </a:ln>
            <a:effectLst/>
          </c:spPr>
          <c:marker>
            <c:symbol val="none"/>
          </c:marker>
          <c:cat>
            <c:numRef>
              <c:f>Base4!$A$23:$A$37</c:f>
              <c:numCache>
                <c:formatCode>General</c:formatCode>
                <c:ptCount val="15"/>
                <c:pt idx="0">
                  <c:v>1</c:v>
                </c:pt>
                <c:pt idx="1">
                  <c:v>2</c:v>
                </c:pt>
                <c:pt idx="2">
                  <c:v>4</c:v>
                </c:pt>
                <c:pt idx="3">
                  <c:v>8</c:v>
                </c:pt>
                <c:pt idx="4">
                  <c:v>16</c:v>
                </c:pt>
                <c:pt idx="5">
                  <c:v>32</c:v>
                </c:pt>
                <c:pt idx="6">
                  <c:v>64</c:v>
                </c:pt>
                <c:pt idx="7">
                  <c:v>128</c:v>
                </c:pt>
                <c:pt idx="8">
                  <c:v>256</c:v>
                </c:pt>
                <c:pt idx="9">
                  <c:v>512</c:v>
                </c:pt>
                <c:pt idx="10">
                  <c:v>1024</c:v>
                </c:pt>
                <c:pt idx="11">
                  <c:v>2048</c:v>
                </c:pt>
                <c:pt idx="12">
                  <c:v>4096</c:v>
                </c:pt>
                <c:pt idx="13">
                  <c:v>8192</c:v>
                </c:pt>
                <c:pt idx="14">
                  <c:v>16384</c:v>
                </c:pt>
              </c:numCache>
            </c:numRef>
          </c:cat>
          <c:val>
            <c:numRef>
              <c:f>Base4!$C$23:$C$37</c:f>
              <c:numCache>
                <c:formatCode>General</c:formatCode>
                <c:ptCount val="15"/>
                <c:pt idx="0">
                  <c:v>1</c:v>
                </c:pt>
                <c:pt idx="1">
                  <c:v>5</c:v>
                </c:pt>
                <c:pt idx="2">
                  <c:v>25</c:v>
                </c:pt>
                <c:pt idx="3">
                  <c:v>57</c:v>
                </c:pt>
                <c:pt idx="4">
                  <c:v>381</c:v>
                </c:pt>
                <c:pt idx="5">
                  <c:v>1865</c:v>
                </c:pt>
                <c:pt idx="6">
                  <c:v>6233</c:v>
                </c:pt>
                <c:pt idx="7">
                  <c:v>27969</c:v>
                </c:pt>
                <c:pt idx="8">
                  <c:v>108085</c:v>
                </c:pt>
                <c:pt idx="9">
                  <c:v>409253</c:v>
                </c:pt>
                <c:pt idx="10">
                  <c:v>1667229</c:v>
                </c:pt>
                <c:pt idx="11">
                  <c:v>6563205</c:v>
                </c:pt>
                <c:pt idx="12">
                  <c:v>26432281</c:v>
                </c:pt>
                <c:pt idx="13">
                  <c:v>106078441</c:v>
                </c:pt>
                <c:pt idx="14">
                  <c:v>422669989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1-9620-451E-A7DD-8A00416FFB8C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smooth val="0"/>
        <c:axId val="548283088"/>
        <c:axId val="548285056"/>
      </c:lineChart>
      <c:catAx>
        <c:axId val="548283088"/>
        <c:scaling>
          <c:orientation val="minMax"/>
        </c:scaling>
        <c:delete val="0"/>
        <c:axPos val="b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pt-BR"/>
          </a:p>
        </c:txPr>
        <c:crossAx val="548285056"/>
        <c:crosses val="autoZero"/>
        <c:auto val="1"/>
        <c:lblAlgn val="ctr"/>
        <c:lblOffset val="100"/>
        <c:noMultiLvlLbl val="0"/>
      </c:catAx>
      <c:valAx>
        <c:axId val="548285056"/>
        <c:scaling>
          <c:orientation val="minMax"/>
        </c:scaling>
        <c:delete val="0"/>
        <c:axPos val="l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pt-BR"/>
                  <a:t>Acessos</a:t>
                </a:r>
                <a:r>
                  <a:rPr lang="pt-BR" baseline="0"/>
                  <a:t> Recursivos</a:t>
                </a:r>
                <a:endParaRPr lang="pt-BR"/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sz="1000" b="0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+mn-lt"/>
                  <a:ea typeface="+mn-ea"/>
                  <a:cs typeface="+mn-cs"/>
                </a:defRPr>
              </a:pPr>
              <a:endParaRPr lang="pt-BR"/>
            </a:p>
          </c:txPr>
        </c:title>
        <c:numFmt formatCode="General" sourceLinked="1"/>
        <c:majorTickMark val="none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pt-BR"/>
          </a:p>
        </c:txPr>
        <c:crossAx val="548283088"/>
        <c:crosses val="autoZero"/>
        <c:crossBetween val="between"/>
      </c:valAx>
      <c:dTable>
        <c:showHorzBorder val="1"/>
        <c:showVertBorder val="1"/>
        <c:showOutline val="1"/>
        <c:showKeys val="1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0" spcFirstLastPara="1" vertOverflow="ellipsis" vert="horz" wrap="square" anchor="ctr" anchorCtr="1"/>
          <a:lstStyle/>
          <a:p>
            <a:pPr rtl="0"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pt-BR"/>
          </a:p>
        </c:txPr>
      </c:dTable>
      <c:spPr>
        <a:noFill/>
        <a:ln>
          <a:noFill/>
        </a:ln>
        <a:effectLst/>
      </c:spPr>
    </c:plotArea>
    <c:plotVisOnly val="1"/>
    <c:dispBlanksAs val="gap"/>
    <c:extLst>
      <c:ext xmlns:c16r3="http://schemas.microsoft.com/office/drawing/2017/03/chart" uri="{56B9EC1D-385E-4148-901F-78D8002777C0}">
        <c16r3:dataDisplayOptions16>
          <c16r3:dispNaAsBlank val="1"/>
        </c16r3:dataDisplayOptions16>
      </c:ext>
    </c:extLst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pt-BR"/>
    </a:p>
  </c:txPr>
  <c:externalData r:id="rId3">
    <c:autoUpdate val="0"/>
  </c:externalData>
</c:chartSpace>
</file>

<file path=word/charts/chart7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pt-BR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tx>
        <c:rich>
          <a:bodyPr rot="0" spcFirstLastPara="1" vertOverflow="ellipsis" vert="horz" wrap="square" anchor="ctr" anchorCtr="1"/>
          <a:lstStyle/>
          <a:p>
            <a:pPr>
              <a:defRPr sz="1400" b="0" i="0" u="none" strike="noStrike" kern="1200" spc="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r>
              <a:rPr lang="pt-BR"/>
              <a:t>Base 8 - Tempo (segundos)</a:t>
            </a:r>
          </a:p>
        </c:rich>
      </c:tx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400" b="0" i="0" u="none" strike="noStrike" kern="1200" spc="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pt-BR"/>
        </a:p>
      </c:txPr>
    </c:title>
    <c:autoTitleDeleted val="0"/>
    <c:plotArea>
      <c:layout/>
      <c:lineChart>
        <c:grouping val="standard"/>
        <c:varyColors val="0"/>
        <c:ser>
          <c:idx val="0"/>
          <c:order val="0"/>
          <c:tx>
            <c:strRef>
              <c:f>Base8!$F$22</c:f>
              <c:strCache>
                <c:ptCount val="1"/>
                <c:pt idx="0">
                  <c:v>Karatsuba</c:v>
                </c:pt>
              </c:strCache>
            </c:strRef>
          </c:tx>
          <c:spPr>
            <a:ln w="28575" cap="rnd">
              <a:solidFill>
                <a:schemeClr val="accent1"/>
              </a:solidFill>
              <a:round/>
            </a:ln>
            <a:effectLst/>
          </c:spPr>
          <c:marker>
            <c:symbol val="none"/>
          </c:marker>
          <c:cat>
            <c:numRef>
              <c:f>Base8!$E$23:$E$37</c:f>
              <c:numCache>
                <c:formatCode>General</c:formatCode>
                <c:ptCount val="15"/>
                <c:pt idx="0">
                  <c:v>1</c:v>
                </c:pt>
                <c:pt idx="1">
                  <c:v>2</c:v>
                </c:pt>
                <c:pt idx="2">
                  <c:v>4</c:v>
                </c:pt>
                <c:pt idx="3">
                  <c:v>8</c:v>
                </c:pt>
                <c:pt idx="4">
                  <c:v>16</c:v>
                </c:pt>
                <c:pt idx="5">
                  <c:v>32</c:v>
                </c:pt>
                <c:pt idx="6">
                  <c:v>64</c:v>
                </c:pt>
                <c:pt idx="7">
                  <c:v>128</c:v>
                </c:pt>
                <c:pt idx="8">
                  <c:v>256</c:v>
                </c:pt>
                <c:pt idx="9">
                  <c:v>512</c:v>
                </c:pt>
                <c:pt idx="10">
                  <c:v>1024</c:v>
                </c:pt>
                <c:pt idx="11">
                  <c:v>2048</c:v>
                </c:pt>
                <c:pt idx="12">
                  <c:v>4096</c:v>
                </c:pt>
                <c:pt idx="13">
                  <c:v>8192</c:v>
                </c:pt>
                <c:pt idx="14">
                  <c:v>16384</c:v>
                </c:pt>
              </c:numCache>
            </c:numRef>
          </c:cat>
          <c:val>
            <c:numRef>
              <c:f>Base8!$F$23:$F$37</c:f>
              <c:numCache>
                <c:formatCode>General</c:formatCode>
                <c:ptCount val="15"/>
                <c:pt idx="0">
                  <c:v>0</c:v>
                </c:pt>
                <c:pt idx="1">
                  <c:v>0</c:v>
                </c:pt>
                <c:pt idx="2">
                  <c:v>0</c:v>
                </c:pt>
                <c:pt idx="3">
                  <c:v>0</c:v>
                </c:pt>
                <c:pt idx="4">
                  <c:v>0</c:v>
                </c:pt>
                <c:pt idx="5">
                  <c:v>0</c:v>
                </c:pt>
                <c:pt idx="6">
                  <c:v>1E-3</c:v>
                </c:pt>
                <c:pt idx="7">
                  <c:v>2E-3</c:v>
                </c:pt>
                <c:pt idx="8">
                  <c:v>3.0000000000000001E-3</c:v>
                </c:pt>
                <c:pt idx="9">
                  <c:v>2.4E-2</c:v>
                </c:pt>
                <c:pt idx="10">
                  <c:v>0.104</c:v>
                </c:pt>
                <c:pt idx="11">
                  <c:v>0.32300000000000001</c:v>
                </c:pt>
                <c:pt idx="12">
                  <c:v>1.0549999999999999</c:v>
                </c:pt>
                <c:pt idx="13">
                  <c:v>3.1509999999999998</c:v>
                </c:pt>
                <c:pt idx="14">
                  <c:v>7.2309999999999999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0-D27C-42DD-867E-62032A9DC39B}"/>
            </c:ext>
          </c:extLst>
        </c:ser>
        <c:ser>
          <c:idx val="1"/>
          <c:order val="1"/>
          <c:tx>
            <c:strRef>
              <c:f>Base8!$G$22</c:f>
              <c:strCache>
                <c:ptCount val="1"/>
                <c:pt idx="0">
                  <c:v>Padrão</c:v>
                </c:pt>
              </c:strCache>
            </c:strRef>
          </c:tx>
          <c:spPr>
            <a:ln w="28575" cap="rnd">
              <a:solidFill>
                <a:schemeClr val="accent2"/>
              </a:solidFill>
              <a:round/>
            </a:ln>
            <a:effectLst/>
          </c:spPr>
          <c:marker>
            <c:symbol val="none"/>
          </c:marker>
          <c:cat>
            <c:numRef>
              <c:f>Base8!$E$23:$E$37</c:f>
              <c:numCache>
                <c:formatCode>General</c:formatCode>
                <c:ptCount val="15"/>
                <c:pt idx="0">
                  <c:v>1</c:v>
                </c:pt>
                <c:pt idx="1">
                  <c:v>2</c:v>
                </c:pt>
                <c:pt idx="2">
                  <c:v>4</c:v>
                </c:pt>
                <c:pt idx="3">
                  <c:v>8</c:v>
                </c:pt>
                <c:pt idx="4">
                  <c:v>16</c:v>
                </c:pt>
                <c:pt idx="5">
                  <c:v>32</c:v>
                </c:pt>
                <c:pt idx="6">
                  <c:v>64</c:v>
                </c:pt>
                <c:pt idx="7">
                  <c:v>128</c:v>
                </c:pt>
                <c:pt idx="8">
                  <c:v>256</c:v>
                </c:pt>
                <c:pt idx="9">
                  <c:v>512</c:v>
                </c:pt>
                <c:pt idx="10">
                  <c:v>1024</c:v>
                </c:pt>
                <c:pt idx="11">
                  <c:v>2048</c:v>
                </c:pt>
                <c:pt idx="12">
                  <c:v>4096</c:v>
                </c:pt>
                <c:pt idx="13">
                  <c:v>8192</c:v>
                </c:pt>
                <c:pt idx="14">
                  <c:v>16384</c:v>
                </c:pt>
              </c:numCache>
            </c:numRef>
          </c:cat>
          <c:val>
            <c:numRef>
              <c:f>Base8!$G$23:$G$37</c:f>
              <c:numCache>
                <c:formatCode>General</c:formatCode>
                <c:ptCount val="15"/>
                <c:pt idx="0">
                  <c:v>0</c:v>
                </c:pt>
                <c:pt idx="1">
                  <c:v>0</c:v>
                </c:pt>
                <c:pt idx="2">
                  <c:v>0</c:v>
                </c:pt>
                <c:pt idx="3">
                  <c:v>0</c:v>
                </c:pt>
                <c:pt idx="4">
                  <c:v>0</c:v>
                </c:pt>
                <c:pt idx="5">
                  <c:v>1E-3</c:v>
                </c:pt>
                <c:pt idx="6">
                  <c:v>1E-3</c:v>
                </c:pt>
                <c:pt idx="7">
                  <c:v>1.4E-2</c:v>
                </c:pt>
                <c:pt idx="8">
                  <c:v>6.0999999999999999E-2</c:v>
                </c:pt>
                <c:pt idx="9">
                  <c:v>0.31</c:v>
                </c:pt>
                <c:pt idx="10">
                  <c:v>1.3069999999999999</c:v>
                </c:pt>
                <c:pt idx="11">
                  <c:v>4.99</c:v>
                </c:pt>
                <c:pt idx="12">
                  <c:v>20.407</c:v>
                </c:pt>
                <c:pt idx="13">
                  <c:v>79.652000000000001</c:v>
                </c:pt>
                <c:pt idx="14">
                  <c:v>257.69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1-D27C-42DD-867E-62032A9DC39B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smooth val="0"/>
        <c:axId val="426021816"/>
        <c:axId val="426022800"/>
      </c:lineChart>
      <c:catAx>
        <c:axId val="426021816"/>
        <c:scaling>
          <c:orientation val="minMax"/>
        </c:scaling>
        <c:delete val="0"/>
        <c:axPos val="b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pt-BR"/>
          </a:p>
        </c:txPr>
        <c:crossAx val="426022800"/>
        <c:crosses val="autoZero"/>
        <c:auto val="1"/>
        <c:lblAlgn val="ctr"/>
        <c:lblOffset val="100"/>
        <c:noMultiLvlLbl val="0"/>
      </c:catAx>
      <c:valAx>
        <c:axId val="426022800"/>
        <c:scaling>
          <c:orientation val="minMax"/>
        </c:scaling>
        <c:delete val="0"/>
        <c:axPos val="l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pt-BR"/>
                  <a:t>Tempo (s)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sz="1000" b="0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+mn-lt"/>
                  <a:ea typeface="+mn-ea"/>
                  <a:cs typeface="+mn-cs"/>
                </a:defRPr>
              </a:pPr>
              <a:endParaRPr lang="pt-BR"/>
            </a:p>
          </c:txPr>
        </c:title>
        <c:numFmt formatCode="General" sourceLinked="1"/>
        <c:majorTickMark val="none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pt-BR"/>
          </a:p>
        </c:txPr>
        <c:crossAx val="426021816"/>
        <c:crosses val="autoZero"/>
        <c:crossBetween val="between"/>
      </c:valAx>
      <c:dTable>
        <c:showHorzBorder val="1"/>
        <c:showVertBorder val="1"/>
        <c:showOutline val="1"/>
        <c:showKeys val="1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0" spcFirstLastPara="1" vertOverflow="ellipsis" vert="horz" wrap="square" anchor="ctr" anchorCtr="1"/>
          <a:lstStyle/>
          <a:p>
            <a:pPr rtl="0"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pt-BR"/>
          </a:p>
        </c:txPr>
      </c:dTable>
      <c:spPr>
        <a:noFill/>
        <a:ln>
          <a:noFill/>
        </a:ln>
        <a:effectLst/>
      </c:spPr>
    </c:plotArea>
    <c:plotVisOnly val="1"/>
    <c:dispBlanksAs val="gap"/>
    <c:extLst>
      <c:ext xmlns:c16r3="http://schemas.microsoft.com/office/drawing/2017/03/chart" uri="{56B9EC1D-385E-4148-901F-78D8002777C0}">
        <c16r3:dataDisplayOptions16>
          <c16r3:dispNaAsBlank val="1"/>
        </c16r3:dataDisplayOptions16>
      </c:ext>
    </c:extLst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pt-BR"/>
    </a:p>
  </c:txPr>
  <c:externalData r:id="rId3">
    <c:autoUpdate val="0"/>
  </c:externalData>
</c:chartSpace>
</file>

<file path=word/charts/chart8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pt-BR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tx>
        <c:rich>
          <a:bodyPr rot="0" spcFirstLastPara="1" vertOverflow="ellipsis" vert="horz" wrap="square" anchor="ctr" anchorCtr="1"/>
          <a:lstStyle/>
          <a:p>
            <a:pPr>
              <a:defRPr sz="1400" b="0" i="0" u="none" strike="noStrike" kern="1200" spc="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r>
              <a:rPr lang="pt-BR"/>
              <a:t>Base 8 - Acessos Recursivos</a:t>
            </a:r>
          </a:p>
        </c:rich>
      </c:tx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400" b="0" i="0" u="none" strike="noStrike" kern="1200" spc="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pt-BR"/>
        </a:p>
      </c:txPr>
    </c:title>
    <c:autoTitleDeleted val="0"/>
    <c:plotArea>
      <c:layout/>
      <c:lineChart>
        <c:grouping val="standard"/>
        <c:varyColors val="0"/>
        <c:ser>
          <c:idx val="0"/>
          <c:order val="0"/>
          <c:tx>
            <c:strRef>
              <c:f>Base8!$B$22</c:f>
              <c:strCache>
                <c:ptCount val="1"/>
                <c:pt idx="0">
                  <c:v>Karatsuba</c:v>
                </c:pt>
              </c:strCache>
            </c:strRef>
          </c:tx>
          <c:spPr>
            <a:ln w="28575" cap="rnd">
              <a:solidFill>
                <a:schemeClr val="accent1"/>
              </a:solidFill>
              <a:round/>
            </a:ln>
            <a:effectLst/>
          </c:spPr>
          <c:marker>
            <c:symbol val="none"/>
          </c:marker>
          <c:cat>
            <c:numRef>
              <c:f>Base8!$A$23:$A$37</c:f>
              <c:numCache>
                <c:formatCode>General</c:formatCode>
                <c:ptCount val="15"/>
                <c:pt idx="0">
                  <c:v>1</c:v>
                </c:pt>
                <c:pt idx="1">
                  <c:v>2</c:v>
                </c:pt>
                <c:pt idx="2">
                  <c:v>4</c:v>
                </c:pt>
                <c:pt idx="3">
                  <c:v>8</c:v>
                </c:pt>
                <c:pt idx="4">
                  <c:v>16</c:v>
                </c:pt>
                <c:pt idx="5">
                  <c:v>32</c:v>
                </c:pt>
                <c:pt idx="6">
                  <c:v>64</c:v>
                </c:pt>
                <c:pt idx="7">
                  <c:v>128</c:v>
                </c:pt>
                <c:pt idx="8">
                  <c:v>256</c:v>
                </c:pt>
                <c:pt idx="9">
                  <c:v>512</c:v>
                </c:pt>
                <c:pt idx="10">
                  <c:v>1024</c:v>
                </c:pt>
                <c:pt idx="11">
                  <c:v>2048</c:v>
                </c:pt>
                <c:pt idx="12">
                  <c:v>4096</c:v>
                </c:pt>
                <c:pt idx="13">
                  <c:v>8192</c:v>
                </c:pt>
                <c:pt idx="14">
                  <c:v>16384</c:v>
                </c:pt>
              </c:numCache>
            </c:numRef>
          </c:cat>
          <c:val>
            <c:numRef>
              <c:f>Base8!$B$23:$B$37</c:f>
              <c:numCache>
                <c:formatCode>General</c:formatCode>
                <c:ptCount val="15"/>
                <c:pt idx="0">
                  <c:v>1</c:v>
                </c:pt>
                <c:pt idx="1">
                  <c:v>4</c:v>
                </c:pt>
                <c:pt idx="2">
                  <c:v>22</c:v>
                </c:pt>
                <c:pt idx="3">
                  <c:v>58</c:v>
                </c:pt>
                <c:pt idx="4">
                  <c:v>154</c:v>
                </c:pt>
                <c:pt idx="5">
                  <c:v>526</c:v>
                </c:pt>
                <c:pt idx="6">
                  <c:v>1591</c:v>
                </c:pt>
                <c:pt idx="7">
                  <c:v>4792</c:v>
                </c:pt>
                <c:pt idx="8">
                  <c:v>14659</c:v>
                </c:pt>
                <c:pt idx="9">
                  <c:v>43816</c:v>
                </c:pt>
                <c:pt idx="10">
                  <c:v>132685</c:v>
                </c:pt>
                <c:pt idx="11">
                  <c:v>396490</c:v>
                </c:pt>
                <c:pt idx="12">
                  <c:v>1189975</c:v>
                </c:pt>
                <c:pt idx="13">
                  <c:v>3578794</c:v>
                </c:pt>
                <c:pt idx="14">
                  <c:v>10727824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0-3397-4BEE-8E20-54EB07BB4E44}"/>
            </c:ext>
          </c:extLst>
        </c:ser>
        <c:ser>
          <c:idx val="1"/>
          <c:order val="1"/>
          <c:tx>
            <c:strRef>
              <c:f>Base8!$C$22</c:f>
              <c:strCache>
                <c:ptCount val="1"/>
                <c:pt idx="0">
                  <c:v>Padrão</c:v>
                </c:pt>
              </c:strCache>
            </c:strRef>
          </c:tx>
          <c:spPr>
            <a:ln w="28575" cap="rnd">
              <a:solidFill>
                <a:schemeClr val="accent2"/>
              </a:solidFill>
              <a:round/>
            </a:ln>
            <a:effectLst/>
          </c:spPr>
          <c:marker>
            <c:symbol val="none"/>
          </c:marker>
          <c:cat>
            <c:numRef>
              <c:f>Base8!$A$23:$A$37</c:f>
              <c:numCache>
                <c:formatCode>General</c:formatCode>
                <c:ptCount val="15"/>
                <c:pt idx="0">
                  <c:v>1</c:v>
                </c:pt>
                <c:pt idx="1">
                  <c:v>2</c:v>
                </c:pt>
                <c:pt idx="2">
                  <c:v>4</c:v>
                </c:pt>
                <c:pt idx="3">
                  <c:v>8</c:v>
                </c:pt>
                <c:pt idx="4">
                  <c:v>16</c:v>
                </c:pt>
                <c:pt idx="5">
                  <c:v>32</c:v>
                </c:pt>
                <c:pt idx="6">
                  <c:v>64</c:v>
                </c:pt>
                <c:pt idx="7">
                  <c:v>128</c:v>
                </c:pt>
                <c:pt idx="8">
                  <c:v>256</c:v>
                </c:pt>
                <c:pt idx="9">
                  <c:v>512</c:v>
                </c:pt>
                <c:pt idx="10">
                  <c:v>1024</c:v>
                </c:pt>
                <c:pt idx="11">
                  <c:v>2048</c:v>
                </c:pt>
                <c:pt idx="12">
                  <c:v>4096</c:v>
                </c:pt>
                <c:pt idx="13">
                  <c:v>8192</c:v>
                </c:pt>
                <c:pt idx="14">
                  <c:v>16384</c:v>
                </c:pt>
              </c:numCache>
            </c:numRef>
          </c:cat>
          <c:val>
            <c:numRef>
              <c:f>Base8!$C$23:$C$37</c:f>
              <c:numCache>
                <c:formatCode>General</c:formatCode>
                <c:ptCount val="15"/>
                <c:pt idx="0">
                  <c:v>1</c:v>
                </c:pt>
                <c:pt idx="1">
                  <c:v>5</c:v>
                </c:pt>
                <c:pt idx="2">
                  <c:v>33</c:v>
                </c:pt>
                <c:pt idx="3">
                  <c:v>125</c:v>
                </c:pt>
                <c:pt idx="4">
                  <c:v>389</c:v>
                </c:pt>
                <c:pt idx="5">
                  <c:v>2053</c:v>
                </c:pt>
                <c:pt idx="6">
                  <c:v>7761</c:v>
                </c:pt>
                <c:pt idx="7">
                  <c:v>31629</c:v>
                </c:pt>
                <c:pt idx="8">
                  <c:v>122325</c:v>
                </c:pt>
                <c:pt idx="9">
                  <c:v>497197</c:v>
                </c:pt>
                <c:pt idx="10">
                  <c:v>2002765</c:v>
                </c:pt>
                <c:pt idx="11">
                  <c:v>7901989</c:v>
                </c:pt>
                <c:pt idx="12">
                  <c:v>31809285</c:v>
                </c:pt>
                <c:pt idx="13">
                  <c:v>127218509</c:v>
                </c:pt>
                <c:pt idx="14">
                  <c:v>509246373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1-3397-4BEE-8E20-54EB07BB4E44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smooth val="0"/>
        <c:axId val="548283088"/>
        <c:axId val="548285056"/>
      </c:lineChart>
      <c:catAx>
        <c:axId val="548283088"/>
        <c:scaling>
          <c:orientation val="minMax"/>
        </c:scaling>
        <c:delete val="0"/>
        <c:axPos val="b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pt-BR"/>
          </a:p>
        </c:txPr>
        <c:crossAx val="548285056"/>
        <c:crosses val="autoZero"/>
        <c:auto val="1"/>
        <c:lblAlgn val="ctr"/>
        <c:lblOffset val="100"/>
        <c:noMultiLvlLbl val="0"/>
      </c:catAx>
      <c:valAx>
        <c:axId val="548285056"/>
        <c:scaling>
          <c:orientation val="minMax"/>
        </c:scaling>
        <c:delete val="0"/>
        <c:axPos val="l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pt-BR"/>
                  <a:t>Acessos</a:t>
                </a:r>
                <a:r>
                  <a:rPr lang="pt-BR" baseline="0"/>
                  <a:t> Recursivos</a:t>
                </a:r>
                <a:endParaRPr lang="pt-BR"/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sz="1000" b="0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+mn-lt"/>
                  <a:ea typeface="+mn-ea"/>
                  <a:cs typeface="+mn-cs"/>
                </a:defRPr>
              </a:pPr>
              <a:endParaRPr lang="pt-BR"/>
            </a:p>
          </c:txPr>
        </c:title>
        <c:numFmt formatCode="General" sourceLinked="1"/>
        <c:majorTickMark val="none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pt-BR"/>
          </a:p>
        </c:txPr>
        <c:crossAx val="548283088"/>
        <c:crosses val="autoZero"/>
        <c:crossBetween val="between"/>
      </c:valAx>
      <c:dTable>
        <c:showHorzBorder val="1"/>
        <c:showVertBorder val="1"/>
        <c:showOutline val="1"/>
        <c:showKeys val="1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0" spcFirstLastPara="1" vertOverflow="ellipsis" vert="horz" wrap="square" anchor="ctr" anchorCtr="1"/>
          <a:lstStyle/>
          <a:p>
            <a:pPr rtl="0"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pt-BR"/>
          </a:p>
        </c:txPr>
      </c:dTable>
      <c:spPr>
        <a:noFill/>
        <a:ln>
          <a:noFill/>
        </a:ln>
        <a:effectLst/>
      </c:spPr>
    </c:plotArea>
    <c:plotVisOnly val="1"/>
    <c:dispBlanksAs val="gap"/>
    <c:extLst>
      <c:ext xmlns:c16r3="http://schemas.microsoft.com/office/drawing/2017/03/chart" uri="{56B9EC1D-385E-4148-901F-78D8002777C0}">
        <c16r3:dataDisplayOptions16>
          <c16r3:dispNaAsBlank val="1"/>
        </c16r3:dataDisplayOptions16>
      </c:ext>
    </c:extLst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pt-BR"/>
    </a:p>
  </c:txPr>
  <c:externalData r:id="rId3">
    <c:autoUpdate val="0"/>
  </c:externalData>
</c:chartSpace>
</file>

<file path=word/charts/chart9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pt-BR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tx>
        <c:rich>
          <a:bodyPr rot="0" spcFirstLastPara="1" vertOverflow="ellipsis" vert="horz" wrap="square" anchor="ctr" anchorCtr="1"/>
          <a:lstStyle/>
          <a:p>
            <a:pPr>
              <a:defRPr sz="1400" b="0" i="0" u="none" strike="noStrike" kern="1200" spc="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r>
              <a:rPr lang="pt-BR"/>
              <a:t>Base 10 - Tempo (segundos)</a:t>
            </a:r>
          </a:p>
        </c:rich>
      </c:tx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400" b="0" i="0" u="none" strike="noStrike" kern="1200" spc="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pt-BR"/>
        </a:p>
      </c:txPr>
    </c:title>
    <c:autoTitleDeleted val="0"/>
    <c:plotArea>
      <c:layout/>
      <c:lineChart>
        <c:grouping val="standard"/>
        <c:varyColors val="0"/>
        <c:ser>
          <c:idx val="0"/>
          <c:order val="0"/>
          <c:tx>
            <c:strRef>
              <c:f>Base10!$F$22</c:f>
              <c:strCache>
                <c:ptCount val="1"/>
                <c:pt idx="0">
                  <c:v>Karatsuba</c:v>
                </c:pt>
              </c:strCache>
            </c:strRef>
          </c:tx>
          <c:spPr>
            <a:ln w="28575" cap="rnd">
              <a:solidFill>
                <a:schemeClr val="accent1"/>
              </a:solidFill>
              <a:round/>
            </a:ln>
            <a:effectLst/>
          </c:spPr>
          <c:marker>
            <c:symbol val="none"/>
          </c:marker>
          <c:cat>
            <c:numRef>
              <c:f>Base10!$E$23:$E$37</c:f>
              <c:numCache>
                <c:formatCode>General</c:formatCode>
                <c:ptCount val="15"/>
                <c:pt idx="0">
                  <c:v>1</c:v>
                </c:pt>
                <c:pt idx="1">
                  <c:v>2</c:v>
                </c:pt>
                <c:pt idx="2">
                  <c:v>4</c:v>
                </c:pt>
                <c:pt idx="3">
                  <c:v>8</c:v>
                </c:pt>
                <c:pt idx="4">
                  <c:v>16</c:v>
                </c:pt>
                <c:pt idx="5">
                  <c:v>32</c:v>
                </c:pt>
                <c:pt idx="6">
                  <c:v>64</c:v>
                </c:pt>
                <c:pt idx="7">
                  <c:v>128</c:v>
                </c:pt>
                <c:pt idx="8">
                  <c:v>256</c:v>
                </c:pt>
                <c:pt idx="9">
                  <c:v>512</c:v>
                </c:pt>
                <c:pt idx="10">
                  <c:v>1024</c:v>
                </c:pt>
                <c:pt idx="11">
                  <c:v>2048</c:v>
                </c:pt>
                <c:pt idx="12">
                  <c:v>4096</c:v>
                </c:pt>
                <c:pt idx="13">
                  <c:v>8192</c:v>
                </c:pt>
                <c:pt idx="14">
                  <c:v>16384</c:v>
                </c:pt>
              </c:numCache>
            </c:numRef>
          </c:cat>
          <c:val>
            <c:numRef>
              <c:f>Base10!$F$23:$F$38</c:f>
              <c:numCache>
                <c:formatCode>General</c:formatCode>
                <c:ptCount val="16"/>
                <c:pt idx="0">
                  <c:v>0</c:v>
                </c:pt>
                <c:pt idx="1">
                  <c:v>0</c:v>
                </c:pt>
                <c:pt idx="2">
                  <c:v>0</c:v>
                </c:pt>
                <c:pt idx="3">
                  <c:v>0</c:v>
                </c:pt>
                <c:pt idx="4">
                  <c:v>0</c:v>
                </c:pt>
                <c:pt idx="5">
                  <c:v>0</c:v>
                </c:pt>
                <c:pt idx="6">
                  <c:v>1E-3</c:v>
                </c:pt>
                <c:pt idx="7">
                  <c:v>1E-3</c:v>
                </c:pt>
                <c:pt idx="8">
                  <c:v>1E-3</c:v>
                </c:pt>
                <c:pt idx="9">
                  <c:v>0.03</c:v>
                </c:pt>
                <c:pt idx="10">
                  <c:v>9.7000000000000003E-2</c:v>
                </c:pt>
                <c:pt idx="11">
                  <c:v>0.36499999999999999</c:v>
                </c:pt>
                <c:pt idx="12">
                  <c:v>1.02</c:v>
                </c:pt>
                <c:pt idx="13">
                  <c:v>3.2919999999999998</c:v>
                </c:pt>
                <c:pt idx="14">
                  <c:v>7.72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0-A7D9-4825-853E-F124EF5B9D69}"/>
            </c:ext>
          </c:extLst>
        </c:ser>
        <c:ser>
          <c:idx val="1"/>
          <c:order val="1"/>
          <c:tx>
            <c:strRef>
              <c:f>Base10!$G$22</c:f>
              <c:strCache>
                <c:ptCount val="1"/>
                <c:pt idx="0">
                  <c:v>Padrão</c:v>
                </c:pt>
              </c:strCache>
            </c:strRef>
          </c:tx>
          <c:spPr>
            <a:ln w="28575" cap="rnd">
              <a:solidFill>
                <a:schemeClr val="accent2"/>
              </a:solidFill>
              <a:round/>
            </a:ln>
            <a:effectLst/>
          </c:spPr>
          <c:marker>
            <c:symbol val="none"/>
          </c:marker>
          <c:cat>
            <c:numRef>
              <c:f>Base10!$E$23:$E$37</c:f>
              <c:numCache>
                <c:formatCode>General</c:formatCode>
                <c:ptCount val="15"/>
                <c:pt idx="0">
                  <c:v>1</c:v>
                </c:pt>
                <c:pt idx="1">
                  <c:v>2</c:v>
                </c:pt>
                <c:pt idx="2">
                  <c:v>4</c:v>
                </c:pt>
                <c:pt idx="3">
                  <c:v>8</c:v>
                </c:pt>
                <c:pt idx="4">
                  <c:v>16</c:v>
                </c:pt>
                <c:pt idx="5">
                  <c:v>32</c:v>
                </c:pt>
                <c:pt idx="6">
                  <c:v>64</c:v>
                </c:pt>
                <c:pt idx="7">
                  <c:v>128</c:v>
                </c:pt>
                <c:pt idx="8">
                  <c:v>256</c:v>
                </c:pt>
                <c:pt idx="9">
                  <c:v>512</c:v>
                </c:pt>
                <c:pt idx="10">
                  <c:v>1024</c:v>
                </c:pt>
                <c:pt idx="11">
                  <c:v>2048</c:v>
                </c:pt>
                <c:pt idx="12">
                  <c:v>4096</c:v>
                </c:pt>
                <c:pt idx="13">
                  <c:v>8192</c:v>
                </c:pt>
                <c:pt idx="14">
                  <c:v>16384</c:v>
                </c:pt>
              </c:numCache>
            </c:numRef>
          </c:cat>
          <c:val>
            <c:numRef>
              <c:f>Base10!$G$23:$G$38</c:f>
              <c:numCache>
                <c:formatCode>General</c:formatCode>
                <c:ptCount val="16"/>
                <c:pt idx="0">
                  <c:v>0</c:v>
                </c:pt>
                <c:pt idx="1">
                  <c:v>0</c:v>
                </c:pt>
                <c:pt idx="2">
                  <c:v>0</c:v>
                </c:pt>
                <c:pt idx="3">
                  <c:v>0</c:v>
                </c:pt>
                <c:pt idx="4">
                  <c:v>0</c:v>
                </c:pt>
                <c:pt idx="5">
                  <c:v>1E-3</c:v>
                </c:pt>
                <c:pt idx="6">
                  <c:v>1E-3</c:v>
                </c:pt>
                <c:pt idx="7">
                  <c:v>5.0000000000000001E-3</c:v>
                </c:pt>
                <c:pt idx="8">
                  <c:v>6.6000000000000003E-2</c:v>
                </c:pt>
                <c:pt idx="9">
                  <c:v>0.318</c:v>
                </c:pt>
                <c:pt idx="10">
                  <c:v>1.278</c:v>
                </c:pt>
                <c:pt idx="11">
                  <c:v>5.2690000000000001</c:v>
                </c:pt>
                <c:pt idx="12">
                  <c:v>20.411000000000001</c:v>
                </c:pt>
                <c:pt idx="13">
                  <c:v>86.712000000000003</c:v>
                </c:pt>
                <c:pt idx="14">
                  <c:v>275.49700000000001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1-A7D9-4825-853E-F124EF5B9D69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smooth val="0"/>
        <c:axId val="426021816"/>
        <c:axId val="426022800"/>
      </c:lineChart>
      <c:catAx>
        <c:axId val="426021816"/>
        <c:scaling>
          <c:orientation val="minMax"/>
        </c:scaling>
        <c:delete val="0"/>
        <c:axPos val="b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pt-BR"/>
          </a:p>
        </c:txPr>
        <c:crossAx val="426022800"/>
        <c:crosses val="autoZero"/>
        <c:auto val="1"/>
        <c:lblAlgn val="ctr"/>
        <c:lblOffset val="100"/>
        <c:noMultiLvlLbl val="0"/>
      </c:catAx>
      <c:valAx>
        <c:axId val="426022800"/>
        <c:scaling>
          <c:orientation val="minMax"/>
        </c:scaling>
        <c:delete val="0"/>
        <c:axPos val="l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title>
          <c:tx>
            <c:rich>
              <a:bodyPr rot="-540000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r>
                  <a:rPr lang="pt-BR"/>
                  <a:t>Tempo (s)</a:t>
                </a:r>
              </a:p>
            </c:rich>
          </c:tx>
          <c:overlay val="0"/>
          <c:spPr>
            <a:noFill/>
            <a:ln>
              <a:noFill/>
            </a:ln>
            <a:effectLst/>
          </c:spPr>
          <c:txPr>
            <a:bodyPr rot="-5400000" spcFirstLastPara="1" vertOverflow="ellipsis" vert="horz" wrap="square" anchor="ctr" anchorCtr="1"/>
            <a:lstStyle/>
            <a:p>
              <a:pPr>
                <a:defRPr sz="1000" b="0" i="0" u="none" strike="noStrike" kern="1200" baseline="0">
                  <a:solidFill>
                    <a:schemeClr val="tx1">
                      <a:lumMod val="65000"/>
                      <a:lumOff val="35000"/>
                    </a:schemeClr>
                  </a:solidFill>
                  <a:latin typeface="+mn-lt"/>
                  <a:ea typeface="+mn-ea"/>
                  <a:cs typeface="+mn-cs"/>
                </a:defRPr>
              </a:pPr>
              <a:endParaRPr lang="pt-BR"/>
            </a:p>
          </c:txPr>
        </c:title>
        <c:numFmt formatCode="General" sourceLinked="1"/>
        <c:majorTickMark val="none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pt-BR"/>
          </a:p>
        </c:txPr>
        <c:crossAx val="426021816"/>
        <c:crosses val="autoZero"/>
        <c:crossBetween val="between"/>
      </c:valAx>
      <c:dTable>
        <c:showHorzBorder val="1"/>
        <c:showVertBorder val="1"/>
        <c:showOutline val="1"/>
        <c:showKeys val="1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0" spcFirstLastPara="1" vertOverflow="ellipsis" vert="horz" wrap="square" anchor="ctr" anchorCtr="1"/>
          <a:lstStyle/>
          <a:p>
            <a:pPr rtl="0"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pt-BR"/>
          </a:p>
        </c:txPr>
      </c:dTable>
      <c:spPr>
        <a:noFill/>
        <a:ln>
          <a:noFill/>
        </a:ln>
        <a:effectLst/>
      </c:spPr>
    </c:plotArea>
    <c:plotVisOnly val="1"/>
    <c:dispBlanksAs val="gap"/>
    <c:extLst>
      <c:ext xmlns:c16r3="http://schemas.microsoft.com/office/drawing/2017/03/chart" uri="{56B9EC1D-385E-4148-901F-78D8002777C0}">
        <c16r3:dataDisplayOptions16>
          <c16r3:dispNaAsBlank val="1"/>
        </c16r3:dataDisplayOptions16>
      </c:ext>
    </c:extLst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pt-BR"/>
    </a:p>
  </c:txPr>
  <c:externalData r:id="rId3">
    <c:autoUpdate val="0"/>
  </c:externalData>
</c:chartSpace>
</file>

<file path=word/charts/colors1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10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11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12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13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14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2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3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4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5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6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7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8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9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style1.xml><?xml version="1.0" encoding="utf-8"?>
<cs:chartStyle xmlns:cs="http://schemas.microsoft.com/office/drawing/2012/chartStyle" xmlns:a="http://schemas.openxmlformats.org/drawingml/2006/main" id="227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  <cs:spPr>
      <a:solidFill>
        <a:schemeClr val="phClr"/>
      </a:solidFill>
    </cs:spPr>
  </cs:dataPoint>
  <cs:dataPoint3D>
    <cs:lnRef idx="0"/>
    <cs:fillRef idx="1">
      <cs:styleClr val="auto"/>
    </cs:fillRef>
    <cs:effectRef idx="0"/>
    <cs:fontRef idx="minor">
      <a:schemeClr val="tx1"/>
    </cs:fontRef>
    <cs:spPr>
      <a:solidFill>
        <a:schemeClr val="phClr"/>
      </a:solidFill>
    </cs:spPr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solidFill>
        <a:schemeClr val="phClr"/>
      </a:solidFill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10.xml><?xml version="1.0" encoding="utf-8"?>
<cs:chartStyle xmlns:cs="http://schemas.microsoft.com/office/drawing/2012/chartStyle" xmlns:a="http://schemas.openxmlformats.org/drawingml/2006/main" id="227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  <cs:spPr>
      <a:solidFill>
        <a:schemeClr val="phClr"/>
      </a:solidFill>
    </cs:spPr>
  </cs:dataPoint>
  <cs:dataPoint3D>
    <cs:lnRef idx="0"/>
    <cs:fillRef idx="1">
      <cs:styleClr val="auto"/>
    </cs:fillRef>
    <cs:effectRef idx="0"/>
    <cs:fontRef idx="minor">
      <a:schemeClr val="tx1"/>
    </cs:fontRef>
    <cs:spPr>
      <a:solidFill>
        <a:schemeClr val="phClr"/>
      </a:solidFill>
    </cs:spPr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solidFill>
        <a:schemeClr val="phClr"/>
      </a:solidFill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11.xml><?xml version="1.0" encoding="utf-8"?>
<cs:chartStyle xmlns:cs="http://schemas.microsoft.com/office/drawing/2012/chartStyle" xmlns:a="http://schemas.openxmlformats.org/drawingml/2006/main" id="227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  <cs:spPr>
      <a:solidFill>
        <a:schemeClr val="phClr"/>
      </a:solidFill>
    </cs:spPr>
  </cs:dataPoint>
  <cs:dataPoint3D>
    <cs:lnRef idx="0"/>
    <cs:fillRef idx="1">
      <cs:styleClr val="auto"/>
    </cs:fillRef>
    <cs:effectRef idx="0"/>
    <cs:fontRef idx="minor">
      <a:schemeClr val="tx1"/>
    </cs:fontRef>
    <cs:spPr>
      <a:solidFill>
        <a:schemeClr val="phClr"/>
      </a:solidFill>
    </cs:spPr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solidFill>
        <a:schemeClr val="phClr"/>
      </a:solidFill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12.xml><?xml version="1.0" encoding="utf-8"?>
<cs:chartStyle xmlns:cs="http://schemas.microsoft.com/office/drawing/2012/chartStyle" xmlns:a="http://schemas.openxmlformats.org/drawingml/2006/main" id="227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  <cs:spPr>
      <a:solidFill>
        <a:schemeClr val="phClr"/>
      </a:solidFill>
    </cs:spPr>
  </cs:dataPoint>
  <cs:dataPoint3D>
    <cs:lnRef idx="0"/>
    <cs:fillRef idx="1">
      <cs:styleClr val="auto"/>
    </cs:fillRef>
    <cs:effectRef idx="0"/>
    <cs:fontRef idx="minor">
      <a:schemeClr val="tx1"/>
    </cs:fontRef>
    <cs:spPr>
      <a:solidFill>
        <a:schemeClr val="phClr"/>
      </a:solidFill>
    </cs:spPr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solidFill>
        <a:schemeClr val="phClr"/>
      </a:solidFill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13.xml><?xml version="1.0" encoding="utf-8"?>
<cs:chartStyle xmlns:cs="http://schemas.microsoft.com/office/drawing/2012/chartStyle" xmlns:a="http://schemas.openxmlformats.org/drawingml/2006/main" id="227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  <cs:spPr>
      <a:solidFill>
        <a:schemeClr val="phClr"/>
      </a:solidFill>
    </cs:spPr>
  </cs:dataPoint>
  <cs:dataPoint3D>
    <cs:lnRef idx="0"/>
    <cs:fillRef idx="1">
      <cs:styleClr val="auto"/>
    </cs:fillRef>
    <cs:effectRef idx="0"/>
    <cs:fontRef idx="minor">
      <a:schemeClr val="tx1"/>
    </cs:fontRef>
    <cs:spPr>
      <a:solidFill>
        <a:schemeClr val="phClr"/>
      </a:solidFill>
    </cs:spPr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solidFill>
        <a:schemeClr val="phClr"/>
      </a:solidFill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14.xml><?xml version="1.0" encoding="utf-8"?>
<cs:chartStyle xmlns:cs="http://schemas.microsoft.com/office/drawing/2012/chartStyle" xmlns:a="http://schemas.openxmlformats.org/drawingml/2006/main" id="227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  <cs:spPr>
      <a:solidFill>
        <a:schemeClr val="phClr"/>
      </a:solidFill>
    </cs:spPr>
  </cs:dataPoint>
  <cs:dataPoint3D>
    <cs:lnRef idx="0"/>
    <cs:fillRef idx="1">
      <cs:styleClr val="auto"/>
    </cs:fillRef>
    <cs:effectRef idx="0"/>
    <cs:fontRef idx="minor">
      <a:schemeClr val="tx1"/>
    </cs:fontRef>
    <cs:spPr>
      <a:solidFill>
        <a:schemeClr val="phClr"/>
      </a:solidFill>
    </cs:spPr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solidFill>
        <a:schemeClr val="phClr"/>
      </a:solidFill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2.xml><?xml version="1.0" encoding="utf-8"?>
<cs:chartStyle xmlns:cs="http://schemas.microsoft.com/office/drawing/2012/chartStyle" xmlns:a="http://schemas.openxmlformats.org/drawingml/2006/main" id="227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  <cs:spPr>
      <a:solidFill>
        <a:schemeClr val="phClr"/>
      </a:solidFill>
    </cs:spPr>
  </cs:dataPoint>
  <cs:dataPoint3D>
    <cs:lnRef idx="0"/>
    <cs:fillRef idx="1">
      <cs:styleClr val="auto"/>
    </cs:fillRef>
    <cs:effectRef idx="0"/>
    <cs:fontRef idx="minor">
      <a:schemeClr val="tx1"/>
    </cs:fontRef>
    <cs:spPr>
      <a:solidFill>
        <a:schemeClr val="phClr"/>
      </a:solidFill>
    </cs:spPr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solidFill>
        <a:schemeClr val="phClr"/>
      </a:solidFill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3.xml><?xml version="1.0" encoding="utf-8"?>
<cs:chartStyle xmlns:cs="http://schemas.microsoft.com/office/drawing/2012/chartStyle" xmlns:a="http://schemas.openxmlformats.org/drawingml/2006/main" id="227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  <cs:spPr>
      <a:solidFill>
        <a:schemeClr val="phClr"/>
      </a:solidFill>
    </cs:spPr>
  </cs:dataPoint>
  <cs:dataPoint3D>
    <cs:lnRef idx="0"/>
    <cs:fillRef idx="1">
      <cs:styleClr val="auto"/>
    </cs:fillRef>
    <cs:effectRef idx="0"/>
    <cs:fontRef idx="minor">
      <a:schemeClr val="tx1"/>
    </cs:fontRef>
    <cs:spPr>
      <a:solidFill>
        <a:schemeClr val="phClr"/>
      </a:solidFill>
    </cs:spPr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solidFill>
        <a:schemeClr val="phClr"/>
      </a:solidFill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4.xml><?xml version="1.0" encoding="utf-8"?>
<cs:chartStyle xmlns:cs="http://schemas.microsoft.com/office/drawing/2012/chartStyle" xmlns:a="http://schemas.openxmlformats.org/drawingml/2006/main" id="227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  <cs:spPr>
      <a:solidFill>
        <a:schemeClr val="phClr"/>
      </a:solidFill>
    </cs:spPr>
  </cs:dataPoint>
  <cs:dataPoint3D>
    <cs:lnRef idx="0"/>
    <cs:fillRef idx="1">
      <cs:styleClr val="auto"/>
    </cs:fillRef>
    <cs:effectRef idx="0"/>
    <cs:fontRef idx="minor">
      <a:schemeClr val="tx1"/>
    </cs:fontRef>
    <cs:spPr>
      <a:solidFill>
        <a:schemeClr val="phClr"/>
      </a:solidFill>
    </cs:spPr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solidFill>
        <a:schemeClr val="phClr"/>
      </a:solidFill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5.xml><?xml version="1.0" encoding="utf-8"?>
<cs:chartStyle xmlns:cs="http://schemas.microsoft.com/office/drawing/2012/chartStyle" xmlns:a="http://schemas.openxmlformats.org/drawingml/2006/main" id="227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  <cs:spPr>
      <a:solidFill>
        <a:schemeClr val="phClr"/>
      </a:solidFill>
    </cs:spPr>
  </cs:dataPoint>
  <cs:dataPoint3D>
    <cs:lnRef idx="0"/>
    <cs:fillRef idx="1">
      <cs:styleClr val="auto"/>
    </cs:fillRef>
    <cs:effectRef idx="0"/>
    <cs:fontRef idx="minor">
      <a:schemeClr val="tx1"/>
    </cs:fontRef>
    <cs:spPr>
      <a:solidFill>
        <a:schemeClr val="phClr"/>
      </a:solidFill>
    </cs:spPr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solidFill>
        <a:schemeClr val="phClr"/>
      </a:solidFill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6.xml><?xml version="1.0" encoding="utf-8"?>
<cs:chartStyle xmlns:cs="http://schemas.microsoft.com/office/drawing/2012/chartStyle" xmlns:a="http://schemas.openxmlformats.org/drawingml/2006/main" id="227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  <cs:spPr>
      <a:solidFill>
        <a:schemeClr val="phClr"/>
      </a:solidFill>
    </cs:spPr>
  </cs:dataPoint>
  <cs:dataPoint3D>
    <cs:lnRef idx="0"/>
    <cs:fillRef idx="1">
      <cs:styleClr val="auto"/>
    </cs:fillRef>
    <cs:effectRef idx="0"/>
    <cs:fontRef idx="minor">
      <a:schemeClr val="tx1"/>
    </cs:fontRef>
    <cs:spPr>
      <a:solidFill>
        <a:schemeClr val="phClr"/>
      </a:solidFill>
    </cs:spPr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solidFill>
        <a:schemeClr val="phClr"/>
      </a:solidFill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7.xml><?xml version="1.0" encoding="utf-8"?>
<cs:chartStyle xmlns:cs="http://schemas.microsoft.com/office/drawing/2012/chartStyle" xmlns:a="http://schemas.openxmlformats.org/drawingml/2006/main" id="227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  <cs:spPr>
      <a:solidFill>
        <a:schemeClr val="phClr"/>
      </a:solidFill>
    </cs:spPr>
  </cs:dataPoint>
  <cs:dataPoint3D>
    <cs:lnRef idx="0"/>
    <cs:fillRef idx="1">
      <cs:styleClr val="auto"/>
    </cs:fillRef>
    <cs:effectRef idx="0"/>
    <cs:fontRef idx="minor">
      <a:schemeClr val="tx1"/>
    </cs:fontRef>
    <cs:spPr>
      <a:solidFill>
        <a:schemeClr val="phClr"/>
      </a:solidFill>
    </cs:spPr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solidFill>
        <a:schemeClr val="phClr"/>
      </a:solidFill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8.xml><?xml version="1.0" encoding="utf-8"?>
<cs:chartStyle xmlns:cs="http://schemas.microsoft.com/office/drawing/2012/chartStyle" xmlns:a="http://schemas.openxmlformats.org/drawingml/2006/main" id="227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  <cs:spPr>
      <a:solidFill>
        <a:schemeClr val="phClr"/>
      </a:solidFill>
    </cs:spPr>
  </cs:dataPoint>
  <cs:dataPoint3D>
    <cs:lnRef idx="0"/>
    <cs:fillRef idx="1">
      <cs:styleClr val="auto"/>
    </cs:fillRef>
    <cs:effectRef idx="0"/>
    <cs:fontRef idx="minor">
      <a:schemeClr val="tx1"/>
    </cs:fontRef>
    <cs:spPr>
      <a:solidFill>
        <a:schemeClr val="phClr"/>
      </a:solidFill>
    </cs:spPr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solidFill>
        <a:schemeClr val="phClr"/>
      </a:solidFill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9.xml><?xml version="1.0" encoding="utf-8"?>
<cs:chartStyle xmlns:cs="http://schemas.microsoft.com/office/drawing/2012/chartStyle" xmlns:a="http://schemas.openxmlformats.org/drawingml/2006/main" id="227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  <cs:spPr>
      <a:solidFill>
        <a:schemeClr val="phClr"/>
      </a:solidFill>
    </cs:spPr>
  </cs:dataPoint>
  <cs:dataPoint3D>
    <cs:lnRef idx="0"/>
    <cs:fillRef idx="1">
      <cs:styleClr val="auto"/>
    </cs:fillRef>
    <cs:effectRef idx="0"/>
    <cs:fontRef idx="minor">
      <a:schemeClr val="tx1"/>
    </cs:fontRef>
    <cs:spPr>
      <a:solidFill>
        <a:schemeClr val="phClr"/>
      </a:solidFill>
    </cs:spPr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solidFill>
        <a:schemeClr val="phClr"/>
      </a:solidFill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theme/theme1.xml><?xml version="1.0" encoding="utf-8"?>
<a:theme xmlns:a="http://schemas.openxmlformats.org/drawingml/2006/main" name="Tema do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43609D76-BACA-4FDB-ADB3-7646173ABF2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80</TotalTime>
  <Pages>1</Pages>
  <Words>1982</Words>
  <Characters>10705</Characters>
  <Application>Microsoft Office Word</Application>
  <DocSecurity>0</DocSecurity>
  <Lines>89</Lines>
  <Paragraphs>25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266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Flavio Miranda de Farias</dc:creator>
  <cp:keywords/>
  <dc:description/>
  <cp:lastModifiedBy>Flavio Miranda de Farias</cp:lastModifiedBy>
  <cp:revision>13</cp:revision>
  <cp:lastPrinted>2019-09-17T17:14:00Z</cp:lastPrinted>
  <dcterms:created xsi:type="dcterms:W3CDTF">2019-09-15T17:48:00Z</dcterms:created>
  <dcterms:modified xsi:type="dcterms:W3CDTF">2019-09-17T17:1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80d1c6fd-cfde-39a8-88ac-c3aded7a8f10</vt:lpwstr>
  </property>
  <property fmtid="{D5CDD505-2E9C-101B-9397-08002B2CF9AE}" pid="4" name="Mendeley Citation Style_1">
    <vt:lpwstr>http://www.zotero.org/styles/apa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6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harvard-cite-them-right</vt:lpwstr>
  </property>
  <property fmtid="{D5CDD505-2E9C-101B-9397-08002B2CF9AE}" pid="16" name="Mendeley Recent Style Name 5_1">
    <vt:lpwstr>Cite Them Right 10th edition - Harvard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8th edition</vt:lpwstr>
  </property>
  <property fmtid="{D5CDD505-2E9C-101B-9397-08002B2CF9AE}" pid="23" name="Mendeley Recent Style Id 9_1">
    <vt:lpwstr>http://www.zotero.org/styles/associacao-brasileira-de-normas-tecnicas-ufrgs</vt:lpwstr>
  </property>
  <property fmtid="{D5CDD505-2E9C-101B-9397-08002B2CF9AE}" pid="24" name="Mendeley Recent Style Name 9_1">
    <vt:lpwstr>Universidade Federal do Rio Grande do Sul - SBUFRGS - ABNT (autoria completa) (Portuguese - Brazil)</vt:lpwstr>
  </property>
</Properties>
</file>